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44257" w:rsidRPr="00D44257" w:rsidRDefault="00D44257" w:rsidP="00D44257">
      <w:pPr>
        <w:pStyle w:val="ArticleTitle"/>
        <w:spacing w:line="240" w:lineRule="auto"/>
        <w:jc w:val="left"/>
        <w:rPr>
          <w:rFonts w:ascii="Arial" w:hAnsi="Arial" w:cs="Arial"/>
          <w:b/>
          <w:sz w:val="24"/>
        </w:rPr>
      </w:pPr>
      <w:r w:rsidRPr="00D44257">
        <w:rPr>
          <w:rFonts w:ascii="Arial" w:hAnsi="Arial" w:cs="Arial"/>
          <w:b/>
          <w:sz w:val="24"/>
        </w:rPr>
        <w:t xml:space="preserve">Priority areas for jaguar </w:t>
      </w:r>
      <w:proofErr w:type="spellStart"/>
      <w:r w:rsidRPr="00D44257">
        <w:rPr>
          <w:rFonts w:ascii="Arial" w:hAnsi="Arial" w:cs="Arial"/>
          <w:b/>
          <w:i/>
          <w:sz w:val="24"/>
        </w:rPr>
        <w:t>Panthera</w:t>
      </w:r>
      <w:proofErr w:type="spellEnd"/>
      <w:r w:rsidRPr="00D44257">
        <w:rPr>
          <w:rFonts w:ascii="Arial" w:hAnsi="Arial" w:cs="Arial"/>
          <w:b/>
          <w:i/>
          <w:sz w:val="24"/>
        </w:rPr>
        <w:t xml:space="preserve"> </w:t>
      </w:r>
      <w:proofErr w:type="spellStart"/>
      <w:r w:rsidRPr="00D44257">
        <w:rPr>
          <w:rFonts w:ascii="Arial" w:hAnsi="Arial" w:cs="Arial"/>
          <w:b/>
          <w:i/>
          <w:sz w:val="24"/>
        </w:rPr>
        <w:t>onca</w:t>
      </w:r>
      <w:proofErr w:type="spellEnd"/>
      <w:r w:rsidRPr="00D44257">
        <w:rPr>
          <w:rFonts w:ascii="Arial" w:hAnsi="Arial" w:cs="Arial"/>
          <w:b/>
          <w:sz w:val="24"/>
        </w:rPr>
        <w:t xml:space="preserve"> conservation in the Cerrado</w:t>
      </w:r>
    </w:p>
    <w:p w:rsidR="00D44257" w:rsidRPr="00E62B9F" w:rsidRDefault="00D44257" w:rsidP="00D44257">
      <w:pPr>
        <w:pStyle w:val="AuthorGroup"/>
        <w:jc w:val="right"/>
        <w:rPr>
          <w:sz w:val="24"/>
          <w:lang w:val="pt-BR"/>
        </w:rPr>
      </w:pPr>
      <w:r w:rsidRPr="00E62B9F">
        <w:rPr>
          <w:rStyle w:val="Firstname"/>
          <w:color w:val="auto"/>
          <w:sz w:val="24"/>
          <w:lang w:val="pt-BR"/>
        </w:rPr>
        <w:t>M</w:t>
      </w:r>
      <w:r w:rsidRPr="00E62B9F">
        <w:rPr>
          <w:rStyle w:val="Firstname"/>
          <w:smallCaps/>
          <w:color w:val="auto"/>
          <w:sz w:val="24"/>
          <w:lang w:val="pt-BR"/>
        </w:rPr>
        <w:t>arina</w:t>
      </w:r>
      <w:r w:rsidRPr="00E62B9F">
        <w:rPr>
          <w:rStyle w:val="Firstname"/>
          <w:color w:val="auto"/>
          <w:sz w:val="24"/>
          <w:lang w:val="pt-BR"/>
        </w:rPr>
        <w:t xml:space="preserve"> P</w:t>
      </w:r>
      <w:r w:rsidRPr="00E62B9F">
        <w:rPr>
          <w:rStyle w:val="Firstname"/>
          <w:smallCaps/>
          <w:color w:val="auto"/>
          <w:sz w:val="24"/>
          <w:lang w:val="pt-BR"/>
        </w:rPr>
        <w:t>eres</w:t>
      </w:r>
      <w:r w:rsidRPr="00E62B9F">
        <w:rPr>
          <w:rStyle w:val="Delim"/>
          <w:color w:val="auto"/>
          <w:sz w:val="24"/>
          <w:lang w:val="pt-BR"/>
        </w:rPr>
        <w:t xml:space="preserve"> </w:t>
      </w:r>
      <w:r w:rsidRPr="00E62B9F">
        <w:rPr>
          <w:rStyle w:val="Surname"/>
          <w:color w:val="auto"/>
          <w:sz w:val="24"/>
          <w:lang w:val="pt-BR"/>
        </w:rPr>
        <w:t>P</w:t>
      </w:r>
      <w:r w:rsidRPr="00E62B9F">
        <w:rPr>
          <w:rStyle w:val="Surname"/>
          <w:smallCaps/>
          <w:color w:val="auto"/>
          <w:sz w:val="24"/>
          <w:lang w:val="pt-BR"/>
        </w:rPr>
        <w:t>ortugal</w:t>
      </w:r>
      <w:r w:rsidRPr="00E62B9F">
        <w:rPr>
          <w:rStyle w:val="Delim"/>
          <w:color w:val="auto"/>
          <w:sz w:val="24"/>
          <w:lang w:val="pt-BR"/>
        </w:rPr>
        <w:t xml:space="preserve">, </w:t>
      </w:r>
      <w:r w:rsidRPr="00E62B9F">
        <w:rPr>
          <w:rStyle w:val="Firstname"/>
          <w:color w:val="auto"/>
          <w:sz w:val="24"/>
          <w:lang w:val="pt-BR"/>
        </w:rPr>
        <w:t>R</w:t>
      </w:r>
      <w:r w:rsidRPr="00E62B9F">
        <w:rPr>
          <w:rStyle w:val="Firstname"/>
          <w:smallCaps/>
          <w:color w:val="auto"/>
          <w:sz w:val="24"/>
          <w:lang w:val="pt-BR"/>
        </w:rPr>
        <w:t>onaldo</w:t>
      </w:r>
      <w:r w:rsidRPr="00E62B9F">
        <w:rPr>
          <w:rStyle w:val="Firstname"/>
          <w:color w:val="auto"/>
          <w:sz w:val="24"/>
          <w:lang w:val="pt-BR"/>
        </w:rPr>
        <w:t xml:space="preserve"> G</w:t>
      </w:r>
      <w:r w:rsidRPr="00E62B9F">
        <w:rPr>
          <w:rStyle w:val="Firstname"/>
          <w:smallCaps/>
          <w:color w:val="auto"/>
          <w:sz w:val="24"/>
          <w:lang w:val="pt-BR"/>
        </w:rPr>
        <w:t>onçalves</w:t>
      </w:r>
      <w:r w:rsidRPr="00E62B9F">
        <w:rPr>
          <w:rStyle w:val="Delim"/>
          <w:color w:val="auto"/>
          <w:sz w:val="24"/>
          <w:lang w:val="pt-BR"/>
        </w:rPr>
        <w:t xml:space="preserve"> </w:t>
      </w:r>
      <w:r w:rsidRPr="00E62B9F">
        <w:rPr>
          <w:rStyle w:val="Surname"/>
          <w:color w:val="auto"/>
          <w:sz w:val="24"/>
          <w:lang w:val="pt-BR"/>
        </w:rPr>
        <w:t>M</w:t>
      </w:r>
      <w:r w:rsidRPr="00E62B9F">
        <w:rPr>
          <w:rStyle w:val="Surname"/>
          <w:smallCaps/>
          <w:color w:val="auto"/>
          <w:sz w:val="24"/>
          <w:lang w:val="pt-BR"/>
        </w:rPr>
        <w:t>orato</w:t>
      </w:r>
      <w:r w:rsidRPr="00E62B9F">
        <w:rPr>
          <w:rStyle w:val="Delim"/>
          <w:color w:val="auto"/>
          <w:sz w:val="24"/>
          <w:lang w:val="pt-BR"/>
        </w:rPr>
        <w:t xml:space="preserve">, </w:t>
      </w:r>
      <w:r w:rsidRPr="00E62B9F">
        <w:rPr>
          <w:rStyle w:val="Firstname"/>
          <w:color w:val="auto"/>
          <w:sz w:val="24"/>
          <w:lang w:val="pt-BR"/>
        </w:rPr>
        <w:t>K</w:t>
      </w:r>
      <w:r w:rsidRPr="00E62B9F">
        <w:rPr>
          <w:rStyle w:val="Firstname"/>
          <w:smallCaps/>
          <w:color w:val="auto"/>
          <w:sz w:val="24"/>
          <w:lang w:val="pt-BR"/>
        </w:rPr>
        <w:t>atia</w:t>
      </w:r>
      <w:r w:rsidRPr="00E62B9F">
        <w:rPr>
          <w:rStyle w:val="Delim"/>
          <w:color w:val="auto"/>
          <w:sz w:val="24"/>
          <w:lang w:val="pt-BR"/>
        </w:rPr>
        <w:t xml:space="preserve"> </w:t>
      </w:r>
      <w:r w:rsidRPr="00E62B9F">
        <w:rPr>
          <w:rStyle w:val="Surname"/>
          <w:color w:val="auto"/>
          <w:sz w:val="24"/>
          <w:lang w:val="pt-BR"/>
        </w:rPr>
        <w:t>F</w:t>
      </w:r>
      <w:r w:rsidRPr="00E62B9F">
        <w:rPr>
          <w:rStyle w:val="Surname"/>
          <w:smallCaps/>
          <w:color w:val="auto"/>
          <w:sz w:val="24"/>
          <w:lang w:val="pt-BR"/>
        </w:rPr>
        <w:t>erraz</w:t>
      </w:r>
      <w:r w:rsidRPr="00E62B9F">
        <w:rPr>
          <w:rStyle w:val="Delim"/>
          <w:color w:val="auto"/>
          <w:sz w:val="24"/>
          <w:lang w:val="pt-BR"/>
        </w:rPr>
        <w:t xml:space="preserve">       </w:t>
      </w:r>
      <w:r w:rsidRPr="00E62B9F">
        <w:rPr>
          <w:rStyle w:val="Firstname"/>
          <w:color w:val="auto"/>
          <w:sz w:val="24"/>
          <w:lang w:val="pt-BR"/>
        </w:rPr>
        <w:t>F</w:t>
      </w:r>
      <w:r w:rsidRPr="00E62B9F">
        <w:rPr>
          <w:rStyle w:val="Firstname"/>
          <w:smallCaps/>
          <w:color w:val="auto"/>
          <w:sz w:val="24"/>
          <w:lang w:val="pt-BR"/>
        </w:rPr>
        <w:t>lávio</w:t>
      </w:r>
      <w:r w:rsidRPr="00E62B9F">
        <w:rPr>
          <w:rStyle w:val="Firstname"/>
          <w:color w:val="auto"/>
          <w:sz w:val="24"/>
          <w:lang w:val="pt-BR"/>
        </w:rPr>
        <w:t xml:space="preserve"> H</w:t>
      </w:r>
      <w:r w:rsidRPr="00E62B9F">
        <w:rPr>
          <w:rStyle w:val="Firstname"/>
          <w:smallCaps/>
          <w:color w:val="auto"/>
          <w:sz w:val="24"/>
          <w:lang w:val="pt-BR"/>
        </w:rPr>
        <w:t>enrique</w:t>
      </w:r>
      <w:r w:rsidRPr="00E62B9F">
        <w:rPr>
          <w:rStyle w:val="Firstname"/>
          <w:color w:val="auto"/>
          <w:sz w:val="24"/>
          <w:lang w:val="pt-BR"/>
        </w:rPr>
        <w:t xml:space="preserve"> G</w:t>
      </w:r>
      <w:r w:rsidRPr="00E62B9F">
        <w:rPr>
          <w:rStyle w:val="Firstname"/>
          <w:smallCaps/>
          <w:color w:val="auto"/>
          <w:sz w:val="24"/>
          <w:lang w:val="pt-BR"/>
        </w:rPr>
        <w:t>uimarães</w:t>
      </w:r>
      <w:r w:rsidRPr="00E62B9F">
        <w:rPr>
          <w:rStyle w:val="Delim"/>
          <w:color w:val="auto"/>
          <w:sz w:val="24"/>
          <w:lang w:val="pt-BR"/>
        </w:rPr>
        <w:t xml:space="preserve"> </w:t>
      </w:r>
      <w:r w:rsidRPr="00E62B9F">
        <w:rPr>
          <w:rStyle w:val="Surname"/>
          <w:smallCaps/>
          <w:color w:val="auto"/>
          <w:sz w:val="24"/>
          <w:lang w:val="pt-BR"/>
        </w:rPr>
        <w:t>Rodrigues</w:t>
      </w:r>
      <w:r w:rsidRPr="00E62B9F">
        <w:rPr>
          <w:rStyle w:val="Delim"/>
          <w:smallCaps/>
          <w:color w:val="auto"/>
          <w:sz w:val="24"/>
          <w:lang w:val="pt-BR"/>
        </w:rPr>
        <w:t xml:space="preserve"> </w:t>
      </w:r>
      <w:proofErr w:type="spellStart"/>
      <w:r w:rsidRPr="00E62B9F">
        <w:rPr>
          <w:rStyle w:val="Delim"/>
          <w:color w:val="auto"/>
          <w:sz w:val="24"/>
          <w:lang w:val="pt-BR"/>
        </w:rPr>
        <w:t>and</w:t>
      </w:r>
      <w:proofErr w:type="spellEnd"/>
      <w:r w:rsidRPr="00E62B9F">
        <w:rPr>
          <w:rStyle w:val="Delim"/>
          <w:smallCaps/>
          <w:color w:val="auto"/>
          <w:sz w:val="24"/>
          <w:lang w:val="pt-BR"/>
        </w:rPr>
        <w:t xml:space="preserve"> </w:t>
      </w:r>
      <w:r w:rsidRPr="00E62B9F">
        <w:rPr>
          <w:rStyle w:val="Firstname"/>
          <w:color w:val="auto"/>
          <w:sz w:val="24"/>
          <w:lang w:val="pt-BR"/>
        </w:rPr>
        <w:t>C</w:t>
      </w:r>
      <w:r w:rsidRPr="00E62B9F">
        <w:rPr>
          <w:rStyle w:val="Firstname"/>
          <w:smallCaps/>
          <w:color w:val="auto"/>
          <w:sz w:val="24"/>
          <w:lang w:val="pt-BR"/>
        </w:rPr>
        <w:t>laudia</w:t>
      </w:r>
      <w:r w:rsidRPr="00E62B9F">
        <w:rPr>
          <w:rStyle w:val="Firstname"/>
          <w:color w:val="auto"/>
          <w:sz w:val="24"/>
          <w:lang w:val="pt-BR"/>
        </w:rPr>
        <w:t xml:space="preserve"> M</w:t>
      </w:r>
      <w:r w:rsidRPr="00E62B9F">
        <w:rPr>
          <w:rStyle w:val="Firstname"/>
          <w:smallCaps/>
          <w:color w:val="auto"/>
          <w:sz w:val="24"/>
          <w:lang w:val="pt-BR"/>
        </w:rPr>
        <w:t>aria</w:t>
      </w:r>
      <w:r w:rsidRPr="00E62B9F">
        <w:rPr>
          <w:rStyle w:val="Delim"/>
          <w:color w:val="auto"/>
          <w:sz w:val="24"/>
          <w:lang w:val="pt-BR"/>
        </w:rPr>
        <w:t xml:space="preserve"> </w:t>
      </w:r>
      <w:r w:rsidRPr="00E62B9F">
        <w:rPr>
          <w:rStyle w:val="Surname"/>
          <w:color w:val="auto"/>
          <w:sz w:val="24"/>
          <w:lang w:val="pt-BR"/>
        </w:rPr>
        <w:t>J</w:t>
      </w:r>
      <w:r w:rsidRPr="00E62B9F">
        <w:rPr>
          <w:rStyle w:val="Surname"/>
          <w:smallCaps/>
          <w:color w:val="auto"/>
          <w:sz w:val="24"/>
          <w:lang w:val="pt-BR"/>
        </w:rPr>
        <w:t xml:space="preserve">acobi </w:t>
      </w:r>
    </w:p>
    <w:p w:rsidR="00D44257" w:rsidRPr="00E62B9F" w:rsidRDefault="00D44257">
      <w:pPr>
        <w:rPr>
          <w:rFonts w:ascii="Times New Roman" w:hAnsi="Times New Roman" w:cs="Times New Roman"/>
          <w:b/>
          <w:sz w:val="24"/>
          <w:szCs w:val="24"/>
        </w:rPr>
      </w:pPr>
    </w:p>
    <w:p w:rsidR="00391EA5" w:rsidRPr="00D44257" w:rsidRDefault="00D44257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D44257">
        <w:rPr>
          <w:rFonts w:ascii="Times New Roman" w:hAnsi="Times New Roman" w:cs="Times New Roman"/>
          <w:smallCaps/>
          <w:sz w:val="24"/>
          <w:szCs w:val="24"/>
          <w:lang w:val="en-US"/>
        </w:rPr>
        <w:t xml:space="preserve">Supplementary </w:t>
      </w:r>
      <w:r w:rsidR="007671DF" w:rsidRPr="00D44257">
        <w:rPr>
          <w:rFonts w:ascii="Times New Roman" w:hAnsi="Times New Roman" w:cs="Times New Roman"/>
          <w:smallCaps/>
          <w:sz w:val="24"/>
          <w:szCs w:val="24"/>
          <w:lang w:val="en-US"/>
        </w:rPr>
        <w:t>Table</w:t>
      </w:r>
      <w:r w:rsidR="007671DF"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 1</w:t>
      </w:r>
      <w:r w:rsidR="00606D4C"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 Occurrence </w:t>
      </w:r>
      <w:r>
        <w:rPr>
          <w:rFonts w:ascii="Times New Roman" w:hAnsi="Times New Roman" w:cs="Times New Roman"/>
          <w:sz w:val="24"/>
          <w:szCs w:val="24"/>
          <w:lang w:val="en-US"/>
        </w:rPr>
        <w:t>records</w:t>
      </w:r>
      <w:r w:rsidR="00606D4C"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 of jaguar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  <w:lang w:val="en-US"/>
        </w:rPr>
        <w:t>Panthera</w:t>
      </w:r>
      <w:proofErr w:type="spellEnd"/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  <w:lang w:val="en-US"/>
        </w:rPr>
        <w:t>onca</w:t>
      </w:r>
      <w:proofErr w:type="spellEnd"/>
      <w:r w:rsidR="00F64987"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F64987" w:rsidRPr="00D44257">
        <w:rPr>
          <w:rFonts w:ascii="Times New Roman" w:hAnsi="Times New Roman" w:cs="Times New Roman"/>
          <w:sz w:val="24"/>
          <w:szCs w:val="24"/>
          <w:lang w:val="en-US"/>
        </w:rPr>
        <w:t>Cerrado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of</w:t>
      </w:r>
      <w:r w:rsidR="00B33E5C"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 Brazil</w:t>
      </w:r>
      <w:r w:rsidR="00606D4C"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 used </w:t>
      </w:r>
      <w:r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606D4C"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 species distribution mode</w:t>
      </w:r>
      <w:r>
        <w:rPr>
          <w:rFonts w:ascii="Times New Roman" w:hAnsi="Times New Roman" w:cs="Times New Roman"/>
          <w:sz w:val="24"/>
          <w:szCs w:val="24"/>
          <w:lang w:val="en-US"/>
        </w:rPr>
        <w:t>l</w:t>
      </w:r>
      <w:r w:rsidR="00606D4C" w:rsidRPr="00D44257">
        <w:rPr>
          <w:rFonts w:ascii="Times New Roman" w:hAnsi="Times New Roman" w:cs="Times New Roman"/>
          <w:sz w:val="24"/>
          <w:szCs w:val="24"/>
          <w:lang w:val="en-US"/>
        </w:rPr>
        <w:t>ling (</w:t>
      </w:r>
      <w:r w:rsidR="00A330EE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606D4C"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atum SAD69). </w:t>
      </w:r>
    </w:p>
    <w:p w:rsidR="00F64987" w:rsidRPr="00D44257" w:rsidRDefault="00F64987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D44257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instrText xml:space="preserve"> LINK </w:instrText>
      </w:r>
      <w:r w:rsidR="00FF2873" w:rsidRPr="00D44257">
        <w:rPr>
          <w:rFonts w:ascii="Times New Roman" w:hAnsi="Times New Roman" w:cs="Times New Roman"/>
          <w:sz w:val="24"/>
          <w:szCs w:val="24"/>
          <w:lang w:val="en-US"/>
        </w:rPr>
        <w:instrText xml:space="preserve">Excel.SheetBinaryMacroEnabled.12 C:\\Users\\Documents\\Modelagem2015\\ocorrencias_ponca\\p_onca2009_sad69.csv p_onca2009_sad69!L1C1:L127C3 </w:instrTex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instrText xml:space="preserve">\a \f 5 \h  \* MERGEFORMAT </w:instrTex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</w:p>
    <w:tbl>
      <w:tblPr>
        <w:tblStyle w:val="Tabelacomgrade"/>
        <w:tblW w:w="4253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60"/>
        <w:gridCol w:w="3293"/>
      </w:tblGrid>
      <w:tr w:rsidR="006B7F18" w:rsidRPr="006B7F18" w:rsidTr="006B7F18">
        <w:trPr>
          <w:trHeight w:val="300"/>
          <w:jc w:val="center"/>
        </w:trPr>
        <w:tc>
          <w:tcPr>
            <w:tcW w:w="96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6B7F18" w:rsidRPr="006B7F18" w:rsidRDefault="006B7F1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ID</w:t>
            </w:r>
          </w:p>
        </w:tc>
        <w:tc>
          <w:tcPr>
            <w:tcW w:w="3293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6B7F18" w:rsidRPr="006B7F18" w:rsidRDefault="006B7F18" w:rsidP="006B7F1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oordinates</w:t>
            </w:r>
            <w:proofErr w:type="spellEnd"/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tcBorders>
              <w:top w:val="single" w:sz="4" w:space="0" w:color="auto"/>
            </w:tcBorders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293" w:type="dxa"/>
            <w:tcBorders>
              <w:top w:val="single" w:sz="4" w:space="0" w:color="auto"/>
            </w:tcBorders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3°36'57" S, 58°37'55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5°39'14" S, 57°11'50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5°17'54" S, 55°53'09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5°30'24" S, 55°15'26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4°37'21" S, 54°22'14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7°41'59" S, 53°22'17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22°13'20" S, 57°01'58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21°16'29" S, 56°41'51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20°49'57" S, 56°44'48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21°30'34" S, 53°10'20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21°14'51" S, 52°07'25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22°23'40" S, 51°08'37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9°02'07" S, 44°30'46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6°01'46" S, 43°04'59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4°57'03" S, 51°55'26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4°54'28" S, 52°16'34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4°23'49" S, 52°14'43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4°23'28" S, 51°41'09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9°18'35" S, 49°57'17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0°26'55" S, 50°06'23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1°10'06" S, 50°30'29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2°14'37" S, 50°45'12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2°12'41" S, 51°19'11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3°03'53" S, 51°16'48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4°59'25" S, 49°57'41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4°47'17" S, 51°33'32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4°45'47" S, 48°55'27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3°38'26" S, 49°49'29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3°52'09" S, 48°19'33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4°04'12" S, 47°39'17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3°50'05" S, 47°25'18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0°55'57" S, 46°45'19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0°24'21" S, 45°50'16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0°16'52" S, 46°10'54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8°51'47" S, 45°18'43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9°53'58" S, 45°30'49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37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9°04'38" S, 46°21'37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7°42'48" S, 46°00'22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7°34'29" S, 46°17'06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7°01'15" S, 47°02'02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7°00'11" S, 48°00'13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0°26'55" S, 48°30'18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2°33'18" S, 49°07'30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5°29'02" S, 45°14'49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5°45'22" S, 46°22'40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7°36'37" S, 53°17'27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8°06'27" S, 52°54'51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8°15'58" S, 52°53'38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8°04'26" S, 52°43'21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5°16'17" S, 45°47'16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4°58'33" S, 46°19'13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5°37'45" S, 46°25'13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4°33'19" S, 44°37'50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5°04'18" S, 44°28'06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6°00'40" S, 43°02'32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6°22'11" S, 44°53'19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6°28'43" S, 44°43'41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8°51'49" S, 43°31'54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59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3°42'02" S, 43°22'47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4°19'20" S, 44°22'36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5°07'17" S, 44°14'51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6°15'39" S, 46°39'58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7°48'36" S, 43°46'04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64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5°26'19" S, 46°37'57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4°25'15" S, 46°10'18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4°57'35" S, 45°50'43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67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4°58'39" S, 45°50'02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5°38'43" S, 45°38'26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69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5°00'15" S, 45°27'47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5°21'55" S, 45°29'30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71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4°49'45" S, 44°57'59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72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5°13'51" S, 44°58'39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4°49'37" S, 44°58'00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74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5°13'39" S, 44°58'36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75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4°36'08" S, 45°15'32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76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0°24'11" S, 50°05'57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77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4°01'03" S, 45°13'29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78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5°01'00" S, 44°25'56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79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0°25'42" S, 46°41'38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5°22'32" S, 43°57'15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81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4°47'52" S, 43°44'57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82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4°23'50" S, 43°55'34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83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4°44'31" S, 44°24'39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84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4°28'51" S, 44°28'00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5°02'15" S, 44°36'55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86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9°53'56" S, 57°13'33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87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9°48'58" S, 57°08'11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88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9°49'12" S, 57°01'50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89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9°57'34" S, 57°17'55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90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3°13'39" S, 51°39'33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91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4°29'53" S, 52°28'35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92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4°27'31" S, 52°24'29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93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3°51'10" S, 52°23'05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94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3°49'21" S, 52°22'22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95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3°49'27" S, 52°14'38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96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9°04'53" S, 44°21'28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97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9°34'04" S, 45°28'03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98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8°49'11" S, 44°08'44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99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9°20'39" S, 45°26'48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3°30'33" S, 44°27'10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01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8°55'15" S, 44°08'59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02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7°13'58" S, 44°38'28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03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1°05'34" S, 43°08'55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04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9°49'59" S, 50°10'00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05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5°49'00" S, 46°07'59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06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5°30'S S, 13'59"00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07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6°19'59" S, 45°00'00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08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7°40'00" S, 46°00'00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09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9°04'59" S, 46°10'00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10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9°55'00" S, 45°28'00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11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2°28'00" S, 49°07'00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12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7°43'00" S, 46°15'00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13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9°04'59" S, 46°04'00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14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7°32'57" S, 44°42'31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15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7°58'58" S, 45°24'53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16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7°53'20" S, 45°40'51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17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7°54'26" S, 45°42'06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18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7°57'56" S, 45°25'20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19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20°05'57" S, 56°42'40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20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20°07'01" S, 56°41'44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21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20°04'48" S, 56°42'37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22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20°06'47" S, 56°41'50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23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20°04'58" S, 56°42'58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24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20°04'27" S, 56°43'30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25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9°04'49" S, 43°24'45" W</w:t>
            </w:r>
          </w:p>
        </w:tc>
      </w:tr>
      <w:tr w:rsidR="006454BD" w:rsidRPr="006B7F18" w:rsidTr="006B7F18">
        <w:trPr>
          <w:trHeight w:val="300"/>
          <w:jc w:val="center"/>
        </w:trPr>
        <w:tc>
          <w:tcPr>
            <w:tcW w:w="960" w:type="dxa"/>
            <w:noWrap/>
            <w:hideMark/>
          </w:tcPr>
          <w:p w:rsidR="006454BD" w:rsidRPr="006B7F18" w:rsidRDefault="006454BD" w:rsidP="006454B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B7F18">
              <w:rPr>
                <w:rFonts w:ascii="Times New Roman" w:hAnsi="Times New Roman" w:cs="Times New Roman"/>
                <w:sz w:val="24"/>
                <w:szCs w:val="24"/>
              </w:rPr>
              <w:t>126</w:t>
            </w:r>
          </w:p>
        </w:tc>
        <w:tc>
          <w:tcPr>
            <w:tcW w:w="3293" w:type="dxa"/>
            <w:noWrap/>
            <w:vAlign w:val="bottom"/>
            <w:hideMark/>
          </w:tcPr>
          <w:p w:rsidR="006454BD" w:rsidRPr="006454BD" w:rsidRDefault="006454BD" w:rsidP="006454BD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454B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8°55'11" S, 43°27'04" W</w:t>
            </w:r>
          </w:p>
        </w:tc>
      </w:tr>
    </w:tbl>
    <w:p w:rsidR="00D733FC" w:rsidRPr="00D44257" w:rsidRDefault="00F64987">
      <w:pPr>
        <w:rPr>
          <w:rFonts w:ascii="Times New Roman" w:hAnsi="Times New Roman" w:cs="Times New Roman"/>
          <w:sz w:val="24"/>
          <w:szCs w:val="24"/>
          <w:lang w:val="en-US"/>
        </w:rPr>
        <w:sectPr w:rsidR="00D733FC" w:rsidRPr="00D44257">
          <w:pgSz w:w="11906" w:h="16838"/>
          <w:pgMar w:top="1417" w:right="1701" w:bottom="1417" w:left="1701" w:header="708" w:footer="708" w:gutter="0"/>
          <w:cols w:space="708"/>
          <w:docGrid w:linePitch="360"/>
        </w:sectPr>
      </w:pPr>
      <w:r w:rsidRPr="00D4425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:rsidR="00D733FC" w:rsidRPr="00D44257" w:rsidRDefault="00D44257" w:rsidP="00D733FC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44257">
        <w:rPr>
          <w:rFonts w:ascii="Times New Roman" w:hAnsi="Times New Roman" w:cs="Times New Roman"/>
          <w:smallCaps/>
          <w:sz w:val="24"/>
          <w:szCs w:val="24"/>
          <w:lang w:val="en-US"/>
        </w:rPr>
        <w:lastRenderedPageBreak/>
        <w:t xml:space="preserve">Supplementary </w:t>
      </w:r>
      <w:r w:rsidR="00D733FC" w:rsidRPr="00D44257">
        <w:rPr>
          <w:rFonts w:ascii="Times New Roman" w:hAnsi="Times New Roman" w:cs="Times New Roman"/>
          <w:smallCaps/>
          <w:sz w:val="24"/>
          <w:szCs w:val="24"/>
          <w:lang w:val="en-US"/>
        </w:rPr>
        <w:t>Table</w:t>
      </w:r>
      <w:r w:rsidR="007671DF"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 2</w:t>
      </w:r>
      <w:r w:rsidR="00D733FC"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 Correlation among environmental variables. Correlated layers (≥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733FC" w:rsidRPr="00D44257">
        <w:rPr>
          <w:rFonts w:ascii="Times New Roman" w:hAnsi="Times New Roman" w:cs="Times New Roman"/>
          <w:sz w:val="24"/>
          <w:szCs w:val="24"/>
          <w:lang w:val="en-US"/>
        </w:rPr>
        <w:t>0.5) in bold.</w:t>
      </w:r>
      <w:r w:rsidR="00D733FC" w:rsidRPr="00D4425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</w:p>
    <w:tbl>
      <w:tblPr>
        <w:tblW w:w="15355" w:type="dxa"/>
        <w:tblBorders>
          <w:top w:val="single" w:sz="4" w:space="0" w:color="auto"/>
          <w:bottom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89"/>
        <w:gridCol w:w="966"/>
        <w:gridCol w:w="975"/>
        <w:gridCol w:w="975"/>
        <w:gridCol w:w="975"/>
        <w:gridCol w:w="975"/>
        <w:gridCol w:w="975"/>
        <w:gridCol w:w="975"/>
        <w:gridCol w:w="975"/>
        <w:gridCol w:w="975"/>
        <w:gridCol w:w="975"/>
        <w:gridCol w:w="975"/>
        <w:gridCol w:w="975"/>
        <w:gridCol w:w="975"/>
      </w:tblGrid>
      <w:tr w:rsidR="00D733FC" w:rsidRPr="00D44257" w:rsidTr="00322E01">
        <w:trPr>
          <w:trHeight w:val="300"/>
        </w:trPr>
        <w:tc>
          <w:tcPr>
            <w:tcW w:w="26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nvironmental variables</w:t>
            </w:r>
          </w:p>
        </w:tc>
        <w:tc>
          <w:tcPr>
            <w:tcW w:w="96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733FC" w:rsidRPr="00D44257" w:rsidRDefault="00D733FC" w:rsidP="003E6D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9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733FC" w:rsidRPr="00D44257" w:rsidRDefault="00D733FC" w:rsidP="003E6D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</w:t>
            </w:r>
          </w:p>
        </w:tc>
        <w:tc>
          <w:tcPr>
            <w:tcW w:w="9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733FC" w:rsidRPr="00D44257" w:rsidRDefault="00D733FC" w:rsidP="003E6D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</w:t>
            </w:r>
          </w:p>
        </w:tc>
        <w:tc>
          <w:tcPr>
            <w:tcW w:w="9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733FC" w:rsidRPr="00D44257" w:rsidRDefault="00D733FC" w:rsidP="003E6D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</w:t>
            </w:r>
          </w:p>
        </w:tc>
        <w:tc>
          <w:tcPr>
            <w:tcW w:w="9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733FC" w:rsidRPr="00D44257" w:rsidRDefault="00D733FC" w:rsidP="003E6D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5</w:t>
            </w:r>
          </w:p>
        </w:tc>
        <w:tc>
          <w:tcPr>
            <w:tcW w:w="9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733FC" w:rsidRPr="00D44257" w:rsidRDefault="00D733FC" w:rsidP="003E6D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6</w:t>
            </w:r>
          </w:p>
        </w:tc>
        <w:tc>
          <w:tcPr>
            <w:tcW w:w="9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733FC" w:rsidRPr="00D44257" w:rsidRDefault="00D733FC" w:rsidP="003E6D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7</w:t>
            </w:r>
          </w:p>
        </w:tc>
        <w:tc>
          <w:tcPr>
            <w:tcW w:w="9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733FC" w:rsidRPr="00D44257" w:rsidRDefault="00D733FC" w:rsidP="003E6D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</w:t>
            </w:r>
          </w:p>
        </w:tc>
        <w:tc>
          <w:tcPr>
            <w:tcW w:w="9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733FC" w:rsidRPr="00D44257" w:rsidRDefault="00D733FC" w:rsidP="003E6D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9</w:t>
            </w:r>
          </w:p>
        </w:tc>
        <w:tc>
          <w:tcPr>
            <w:tcW w:w="9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733FC" w:rsidRPr="00D44257" w:rsidRDefault="00D733FC" w:rsidP="003E6D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0</w:t>
            </w:r>
          </w:p>
        </w:tc>
        <w:tc>
          <w:tcPr>
            <w:tcW w:w="9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733FC" w:rsidRPr="00D44257" w:rsidRDefault="00D733FC" w:rsidP="003E6D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1</w:t>
            </w:r>
          </w:p>
        </w:tc>
        <w:tc>
          <w:tcPr>
            <w:tcW w:w="9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733FC" w:rsidRPr="00D44257" w:rsidRDefault="00D733FC" w:rsidP="003E6D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2</w:t>
            </w:r>
          </w:p>
        </w:tc>
        <w:tc>
          <w:tcPr>
            <w:tcW w:w="9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733FC" w:rsidRPr="00D44257" w:rsidRDefault="00D733FC" w:rsidP="003E6D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3</w:t>
            </w:r>
          </w:p>
        </w:tc>
      </w:tr>
      <w:tr w:rsidR="00D733FC" w:rsidRPr="00D44257" w:rsidTr="00322E01">
        <w:trPr>
          <w:trHeight w:val="300"/>
        </w:trPr>
        <w:tc>
          <w:tcPr>
            <w:tcW w:w="2689" w:type="dxa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:rsidR="00D733FC" w:rsidRPr="00D44257" w:rsidRDefault="00D733FC" w:rsidP="00D4425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  <w:t>1</w:t>
            </w:r>
            <w:r w:rsidR="00D44257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  <w:t xml:space="preserve">. </w:t>
            </w:r>
            <w:r w:rsidRPr="00D44257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  <w:t>EVI_rainy season</w:t>
            </w:r>
          </w:p>
        </w:tc>
        <w:tc>
          <w:tcPr>
            <w:tcW w:w="96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97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738447</w:t>
            </w:r>
          </w:p>
        </w:tc>
        <w:tc>
          <w:tcPr>
            <w:tcW w:w="97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947235</w:t>
            </w:r>
          </w:p>
        </w:tc>
        <w:tc>
          <w:tcPr>
            <w:tcW w:w="97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57104</w:t>
            </w:r>
          </w:p>
        </w:tc>
        <w:tc>
          <w:tcPr>
            <w:tcW w:w="97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659447</w:t>
            </w:r>
          </w:p>
        </w:tc>
        <w:tc>
          <w:tcPr>
            <w:tcW w:w="97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10395</w:t>
            </w:r>
          </w:p>
        </w:tc>
        <w:tc>
          <w:tcPr>
            <w:tcW w:w="97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00249</w:t>
            </w:r>
          </w:p>
        </w:tc>
        <w:tc>
          <w:tcPr>
            <w:tcW w:w="97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00847</w:t>
            </w:r>
          </w:p>
        </w:tc>
        <w:tc>
          <w:tcPr>
            <w:tcW w:w="97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31876</w:t>
            </w:r>
          </w:p>
        </w:tc>
        <w:tc>
          <w:tcPr>
            <w:tcW w:w="97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44981</w:t>
            </w:r>
          </w:p>
        </w:tc>
        <w:tc>
          <w:tcPr>
            <w:tcW w:w="97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00889</w:t>
            </w:r>
          </w:p>
        </w:tc>
        <w:tc>
          <w:tcPr>
            <w:tcW w:w="97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10379</w:t>
            </w:r>
          </w:p>
        </w:tc>
        <w:tc>
          <w:tcPr>
            <w:tcW w:w="97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261656</w:t>
            </w:r>
          </w:p>
        </w:tc>
      </w:tr>
      <w:tr w:rsidR="00D733FC" w:rsidRPr="00D44257" w:rsidTr="00322E01">
        <w:trPr>
          <w:trHeight w:val="300"/>
        </w:trPr>
        <w:tc>
          <w:tcPr>
            <w:tcW w:w="2689" w:type="dxa"/>
            <w:shd w:val="clear" w:color="auto" w:fill="auto"/>
            <w:vAlign w:val="bottom"/>
            <w:hideMark/>
          </w:tcPr>
          <w:p w:rsidR="00D733FC" w:rsidRPr="00D44257" w:rsidRDefault="00D733FC" w:rsidP="00D4425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  <w:t>2</w:t>
            </w:r>
            <w:r w:rsidR="00D44257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  <w:t xml:space="preserve">. </w:t>
            </w:r>
            <w:proofErr w:type="spellStart"/>
            <w:r w:rsidRPr="00D44257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  <w:t>EVI_maximum</w:t>
            </w:r>
            <w:proofErr w:type="spellEnd"/>
          </w:p>
        </w:tc>
        <w:tc>
          <w:tcPr>
            <w:tcW w:w="966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0.738447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645227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122897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361414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00624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00188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01581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27867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16178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05225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00669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196724</w:t>
            </w:r>
          </w:p>
        </w:tc>
      </w:tr>
      <w:tr w:rsidR="00D733FC" w:rsidRPr="00D44257" w:rsidTr="00322E01">
        <w:trPr>
          <w:trHeight w:val="300"/>
        </w:trPr>
        <w:tc>
          <w:tcPr>
            <w:tcW w:w="2689" w:type="dxa"/>
            <w:shd w:val="clear" w:color="auto" w:fill="auto"/>
            <w:vAlign w:val="bottom"/>
            <w:hideMark/>
          </w:tcPr>
          <w:p w:rsidR="00D733FC" w:rsidRPr="00D44257" w:rsidRDefault="00D733FC" w:rsidP="00D4425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  <w:t>3</w:t>
            </w:r>
            <w:r w:rsidR="00D44257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  <w:t xml:space="preserve">. </w:t>
            </w:r>
            <w:proofErr w:type="spellStart"/>
            <w:r w:rsidRPr="00D44257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  <w:t>EVI_mean</w:t>
            </w:r>
            <w:proofErr w:type="spellEnd"/>
          </w:p>
        </w:tc>
        <w:tc>
          <w:tcPr>
            <w:tcW w:w="966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0.947235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645227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680397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863029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17041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00375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00394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22976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92928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25164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17023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277897</w:t>
            </w:r>
          </w:p>
        </w:tc>
      </w:tr>
      <w:tr w:rsidR="00D733FC" w:rsidRPr="00D44257" w:rsidTr="00322E01">
        <w:trPr>
          <w:trHeight w:val="300"/>
        </w:trPr>
        <w:tc>
          <w:tcPr>
            <w:tcW w:w="2689" w:type="dxa"/>
            <w:shd w:val="clear" w:color="auto" w:fill="auto"/>
            <w:vAlign w:val="bottom"/>
            <w:hideMark/>
          </w:tcPr>
          <w:p w:rsidR="00D733FC" w:rsidRPr="00D44257" w:rsidRDefault="00D733FC" w:rsidP="00D4425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  <w:t>4</w:t>
            </w:r>
            <w:r w:rsidR="00D44257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  <w:t xml:space="preserve">. </w:t>
            </w:r>
            <w:proofErr w:type="spellStart"/>
            <w:r w:rsidRPr="00D44257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  <w:t>EVI_minimum</w:t>
            </w:r>
            <w:proofErr w:type="spellEnd"/>
          </w:p>
        </w:tc>
        <w:tc>
          <w:tcPr>
            <w:tcW w:w="966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57104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122897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0.680397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699701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1431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00173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03528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15421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64452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66416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14291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143673</w:t>
            </w:r>
          </w:p>
        </w:tc>
      </w:tr>
      <w:tr w:rsidR="00D733FC" w:rsidRPr="00D44257" w:rsidTr="00322E01">
        <w:trPr>
          <w:trHeight w:val="300"/>
        </w:trPr>
        <w:tc>
          <w:tcPr>
            <w:tcW w:w="2689" w:type="dxa"/>
            <w:shd w:val="clear" w:color="auto" w:fill="auto"/>
            <w:vAlign w:val="bottom"/>
            <w:hideMark/>
          </w:tcPr>
          <w:p w:rsidR="00D733FC" w:rsidRPr="00D44257" w:rsidRDefault="00D733FC" w:rsidP="00D4425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  <w:t>5</w:t>
            </w:r>
            <w:r w:rsidR="00D44257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  <w:t xml:space="preserve">. </w:t>
            </w:r>
            <w:proofErr w:type="spellStart"/>
            <w:r w:rsidRPr="00D44257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  <w:t>EVI_dry</w:t>
            </w:r>
            <w:proofErr w:type="spellEnd"/>
            <w:r w:rsidRPr="00D44257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  <w:t xml:space="preserve"> </w:t>
            </w:r>
            <w:proofErr w:type="spellStart"/>
            <w:r w:rsidRPr="00D44257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  <w:t>season</w:t>
            </w:r>
            <w:proofErr w:type="spellEnd"/>
          </w:p>
        </w:tc>
        <w:tc>
          <w:tcPr>
            <w:tcW w:w="966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0.659447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361414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0.863029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0.699701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23679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00491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03855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04325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147276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72465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23661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243679</w:t>
            </w:r>
          </w:p>
        </w:tc>
      </w:tr>
      <w:tr w:rsidR="00D733FC" w:rsidRPr="00D44257" w:rsidTr="00322E01">
        <w:trPr>
          <w:trHeight w:val="300"/>
        </w:trPr>
        <w:tc>
          <w:tcPr>
            <w:tcW w:w="2689" w:type="dxa"/>
            <w:shd w:val="clear" w:color="auto" w:fill="auto"/>
            <w:vAlign w:val="bottom"/>
            <w:hideMark/>
          </w:tcPr>
          <w:p w:rsidR="00D733FC" w:rsidRPr="00D44257" w:rsidRDefault="00D733FC" w:rsidP="00D4425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pt-BR"/>
              </w:rPr>
              <w:t>6</w:t>
            </w:r>
            <w:r w:rsidR="00D44257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pt-BR"/>
              </w:rPr>
              <w:t xml:space="preserve">. </w:t>
            </w:r>
            <w:proofErr w:type="spellStart"/>
            <w:r w:rsidRPr="00D44257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pt-BR"/>
              </w:rPr>
              <w:t>Slope</w:t>
            </w:r>
            <w:proofErr w:type="spellEnd"/>
          </w:p>
        </w:tc>
        <w:tc>
          <w:tcPr>
            <w:tcW w:w="966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10395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00624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17041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1431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23679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03793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03241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119849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15944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1389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199684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21982</w:t>
            </w:r>
          </w:p>
        </w:tc>
      </w:tr>
      <w:tr w:rsidR="00D733FC" w:rsidRPr="00D44257" w:rsidTr="00322E01">
        <w:trPr>
          <w:trHeight w:val="300"/>
        </w:trPr>
        <w:tc>
          <w:tcPr>
            <w:tcW w:w="2689" w:type="dxa"/>
            <w:shd w:val="clear" w:color="auto" w:fill="auto"/>
            <w:vAlign w:val="bottom"/>
            <w:hideMark/>
          </w:tcPr>
          <w:p w:rsidR="00D733FC" w:rsidRPr="00D44257" w:rsidRDefault="00D733FC" w:rsidP="00D4425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pt-BR"/>
              </w:rPr>
              <w:t>7</w:t>
            </w:r>
            <w:r w:rsidR="00D44257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pt-BR"/>
              </w:rPr>
              <w:t xml:space="preserve">. </w:t>
            </w:r>
            <w:r w:rsidRPr="00D44257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pt-BR"/>
              </w:rPr>
              <w:t>Euclidean distance from urban areas</w:t>
            </w:r>
          </w:p>
        </w:tc>
        <w:tc>
          <w:tcPr>
            <w:tcW w:w="966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00249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00188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00375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00173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00491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03793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00057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00445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03463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&lt;0.0001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03794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04458</w:t>
            </w:r>
          </w:p>
        </w:tc>
      </w:tr>
      <w:tr w:rsidR="00D733FC" w:rsidRPr="00D44257" w:rsidTr="00322E01">
        <w:trPr>
          <w:trHeight w:val="600"/>
        </w:trPr>
        <w:tc>
          <w:tcPr>
            <w:tcW w:w="2689" w:type="dxa"/>
            <w:shd w:val="clear" w:color="auto" w:fill="auto"/>
            <w:vAlign w:val="bottom"/>
            <w:hideMark/>
          </w:tcPr>
          <w:p w:rsidR="00D733FC" w:rsidRPr="00D44257" w:rsidRDefault="00D733FC" w:rsidP="00D4425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pt-BR"/>
              </w:rPr>
              <w:t>8</w:t>
            </w:r>
            <w:r w:rsidR="00D44257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pt-BR"/>
              </w:rPr>
              <w:t xml:space="preserve">. </w:t>
            </w:r>
            <w:proofErr w:type="spellStart"/>
            <w:r w:rsidRPr="00D44257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D</w:t>
            </w:r>
            <w:r w:rsidRPr="00D44257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pt-BR"/>
              </w:rPr>
              <w:t>ensity</w:t>
            </w:r>
            <w:proofErr w:type="spellEnd"/>
            <w:r w:rsidRPr="00D44257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pt-BR"/>
              </w:rPr>
              <w:t xml:space="preserve"> </w:t>
            </w:r>
            <w:proofErr w:type="spellStart"/>
            <w:r w:rsidRPr="00D44257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pt-BR"/>
              </w:rPr>
              <w:t>of</w:t>
            </w:r>
            <w:proofErr w:type="spellEnd"/>
            <w:r w:rsidRPr="00D44257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pt-BR"/>
              </w:rPr>
              <w:t xml:space="preserve"> </w:t>
            </w:r>
            <w:proofErr w:type="spellStart"/>
            <w:r w:rsidRPr="00D44257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pt-BR"/>
              </w:rPr>
              <w:t>drainage</w:t>
            </w:r>
            <w:proofErr w:type="spellEnd"/>
          </w:p>
        </w:tc>
        <w:tc>
          <w:tcPr>
            <w:tcW w:w="966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00847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01581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00394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03528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03855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03241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00057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15937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21319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17513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0324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08836</w:t>
            </w:r>
          </w:p>
        </w:tc>
      </w:tr>
      <w:tr w:rsidR="00D733FC" w:rsidRPr="00D44257" w:rsidTr="00322E01">
        <w:trPr>
          <w:trHeight w:val="600"/>
        </w:trPr>
        <w:tc>
          <w:tcPr>
            <w:tcW w:w="2689" w:type="dxa"/>
            <w:shd w:val="clear" w:color="auto" w:fill="auto"/>
            <w:vAlign w:val="bottom"/>
            <w:hideMark/>
          </w:tcPr>
          <w:p w:rsidR="00D733FC" w:rsidRPr="00D44257" w:rsidRDefault="00D733FC" w:rsidP="00D4425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pt-BR"/>
              </w:rPr>
              <w:t>9</w:t>
            </w:r>
            <w:r w:rsidR="00D44257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pt-BR"/>
              </w:rPr>
              <w:t xml:space="preserve">. </w:t>
            </w:r>
            <w:r w:rsidRPr="00D44257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pt-BR"/>
              </w:rPr>
              <w:t>Euclidean distance from water</w:t>
            </w:r>
          </w:p>
        </w:tc>
        <w:tc>
          <w:tcPr>
            <w:tcW w:w="966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31876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27867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22976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15421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04325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119849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00445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15937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11106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03298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119837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09789</w:t>
            </w:r>
          </w:p>
        </w:tc>
      </w:tr>
      <w:tr w:rsidR="00D733FC" w:rsidRPr="00D44257" w:rsidTr="00322E01">
        <w:trPr>
          <w:trHeight w:val="300"/>
        </w:trPr>
        <w:tc>
          <w:tcPr>
            <w:tcW w:w="2689" w:type="dxa"/>
            <w:shd w:val="clear" w:color="auto" w:fill="auto"/>
            <w:vAlign w:val="bottom"/>
            <w:hideMark/>
          </w:tcPr>
          <w:p w:rsidR="00D733FC" w:rsidRPr="00D44257" w:rsidRDefault="00D733FC" w:rsidP="00D4425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  <w:t>10</w:t>
            </w:r>
            <w:r w:rsidR="00D44257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  <w:t xml:space="preserve">. </w:t>
            </w:r>
            <w:proofErr w:type="spellStart"/>
            <w:r w:rsidR="00D44257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  <w:t>Mean</w:t>
            </w:r>
            <w:proofErr w:type="spellEnd"/>
            <w:r w:rsidRPr="00D44257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  <w:t xml:space="preserve"> </w:t>
            </w:r>
            <w:proofErr w:type="spellStart"/>
            <w:r w:rsidRPr="00D44257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  <w:t>a</w:t>
            </w:r>
            <w:r w:rsidR="00D44257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  <w:t>n</w:t>
            </w:r>
            <w:r w:rsidRPr="00D44257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  <w:t>nual</w:t>
            </w:r>
            <w:proofErr w:type="spellEnd"/>
            <w:r w:rsidRPr="00D44257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  <w:t xml:space="preserve"> </w:t>
            </w:r>
            <w:proofErr w:type="spellStart"/>
            <w:r w:rsidRPr="00D44257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  <w:t>temperature</w:t>
            </w:r>
            <w:proofErr w:type="spellEnd"/>
          </w:p>
        </w:tc>
        <w:tc>
          <w:tcPr>
            <w:tcW w:w="966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44981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16178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92928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64452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147276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15944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03463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21319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11106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12019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85934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244497</w:t>
            </w:r>
          </w:p>
        </w:tc>
      </w:tr>
      <w:tr w:rsidR="00D733FC" w:rsidRPr="00D44257" w:rsidTr="00322E01">
        <w:trPr>
          <w:trHeight w:val="300"/>
        </w:trPr>
        <w:tc>
          <w:tcPr>
            <w:tcW w:w="2689" w:type="dxa"/>
            <w:shd w:val="clear" w:color="auto" w:fill="auto"/>
            <w:vAlign w:val="bottom"/>
            <w:hideMark/>
          </w:tcPr>
          <w:p w:rsidR="00D733FC" w:rsidRPr="00D44257" w:rsidRDefault="00D733FC" w:rsidP="00D4425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pt-BR"/>
              </w:rPr>
              <w:t>11</w:t>
            </w:r>
            <w:r w:rsidR="00D44257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pt-BR"/>
              </w:rPr>
              <w:t xml:space="preserve">. </w:t>
            </w:r>
            <w:proofErr w:type="spellStart"/>
            <w:r w:rsidRPr="00D44257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pt-BR"/>
              </w:rPr>
              <w:t>Ruggedness</w:t>
            </w:r>
            <w:proofErr w:type="spellEnd"/>
          </w:p>
        </w:tc>
        <w:tc>
          <w:tcPr>
            <w:tcW w:w="966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00889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05225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25164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66416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72465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1389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&lt;0.0001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17513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03298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12019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13885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27584</w:t>
            </w:r>
          </w:p>
        </w:tc>
      </w:tr>
      <w:tr w:rsidR="00D733FC" w:rsidRPr="00D44257" w:rsidTr="00322E01">
        <w:trPr>
          <w:trHeight w:val="300"/>
        </w:trPr>
        <w:tc>
          <w:tcPr>
            <w:tcW w:w="2689" w:type="dxa"/>
            <w:shd w:val="clear" w:color="auto" w:fill="auto"/>
            <w:vAlign w:val="bottom"/>
            <w:hideMark/>
          </w:tcPr>
          <w:p w:rsidR="00D733FC" w:rsidRPr="00D44257" w:rsidRDefault="00D733FC" w:rsidP="00D4425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  <w:t>12</w:t>
            </w:r>
            <w:r w:rsidR="00D44257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  <w:t xml:space="preserve">. </w:t>
            </w:r>
            <w:proofErr w:type="spellStart"/>
            <w:r w:rsidRPr="00D44257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pt-BR"/>
              </w:rPr>
              <w:t>Elevation</w:t>
            </w:r>
            <w:proofErr w:type="spellEnd"/>
          </w:p>
        </w:tc>
        <w:tc>
          <w:tcPr>
            <w:tcW w:w="966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10379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00669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17023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14291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23661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199684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03794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0324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119837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-0.85934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13885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21982</w:t>
            </w:r>
          </w:p>
        </w:tc>
      </w:tr>
      <w:tr w:rsidR="00D733FC" w:rsidRPr="00D44257" w:rsidTr="00322E01">
        <w:trPr>
          <w:trHeight w:val="300"/>
        </w:trPr>
        <w:tc>
          <w:tcPr>
            <w:tcW w:w="2689" w:type="dxa"/>
            <w:shd w:val="clear" w:color="auto" w:fill="auto"/>
            <w:vAlign w:val="bottom"/>
            <w:hideMark/>
          </w:tcPr>
          <w:p w:rsidR="00D733FC" w:rsidRPr="00D44257" w:rsidRDefault="00D733FC" w:rsidP="00D4425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3</w:t>
            </w:r>
            <w:r w:rsid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. </w:t>
            </w:r>
            <w:proofErr w:type="spellStart"/>
            <w:r w:rsid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ean</w:t>
            </w:r>
            <w:proofErr w:type="spellEnd"/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</w:t>
            </w:r>
            <w:proofErr w:type="spellStart"/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annual</w:t>
            </w:r>
            <w:proofErr w:type="spellEnd"/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</w:t>
            </w:r>
            <w:proofErr w:type="spellStart"/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ainfall</w:t>
            </w:r>
            <w:proofErr w:type="spellEnd"/>
          </w:p>
        </w:tc>
        <w:tc>
          <w:tcPr>
            <w:tcW w:w="966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261656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196724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277897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143673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243679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21982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04458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08836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09789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244497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027584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0.21982</w:t>
            </w:r>
          </w:p>
        </w:tc>
        <w:tc>
          <w:tcPr>
            <w:tcW w:w="975" w:type="dxa"/>
            <w:shd w:val="clear" w:color="auto" w:fill="auto"/>
            <w:noWrap/>
            <w:vAlign w:val="bottom"/>
            <w:hideMark/>
          </w:tcPr>
          <w:p w:rsidR="00D733FC" w:rsidRPr="00D44257" w:rsidRDefault="00D733FC" w:rsidP="00391E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</w:tr>
    </w:tbl>
    <w:p w:rsidR="00D733FC" w:rsidRPr="00D44257" w:rsidRDefault="00D733FC" w:rsidP="00D733FC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D733FC" w:rsidRPr="00D44257" w:rsidRDefault="00D733FC">
      <w:pPr>
        <w:rPr>
          <w:rFonts w:ascii="Times New Roman" w:hAnsi="Times New Roman" w:cs="Times New Roman"/>
          <w:sz w:val="24"/>
          <w:szCs w:val="24"/>
          <w:lang w:val="en-US"/>
        </w:rPr>
        <w:sectPr w:rsidR="00D733FC" w:rsidRPr="00D44257" w:rsidSect="00391EA5">
          <w:pgSz w:w="16838" w:h="11906" w:orient="landscape"/>
          <w:pgMar w:top="720" w:right="720" w:bottom="720" w:left="720" w:header="709" w:footer="709" w:gutter="0"/>
          <w:cols w:space="708"/>
          <w:docGrid w:linePitch="360"/>
        </w:sectPr>
      </w:pPr>
    </w:p>
    <w:p w:rsidR="00322E01" w:rsidRPr="00322E01" w:rsidRDefault="00322E01" w:rsidP="00E70C73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322E01">
        <w:rPr>
          <w:rFonts w:ascii="Times New Roman" w:hAnsi="Times New Roman" w:cs="Times New Roman"/>
          <w:smallCaps/>
          <w:sz w:val="24"/>
          <w:szCs w:val="24"/>
          <w:lang w:val="en-US"/>
        </w:rPr>
        <w:lastRenderedPageBreak/>
        <w:t xml:space="preserve">Supplementary </w:t>
      </w:r>
      <w:r w:rsidR="00E70C73" w:rsidRPr="00322E01">
        <w:rPr>
          <w:rFonts w:ascii="Times New Roman" w:hAnsi="Times New Roman" w:cs="Times New Roman"/>
          <w:smallCaps/>
          <w:sz w:val="24"/>
          <w:szCs w:val="24"/>
          <w:lang w:val="en-US"/>
        </w:rPr>
        <w:t>Table</w:t>
      </w:r>
      <w:r w:rsidR="00E70C73" w:rsidRPr="00322E0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E70C73" w:rsidRPr="00322E01">
        <w:rPr>
          <w:rFonts w:ascii="Times New Roman" w:hAnsi="Times New Roman" w:cs="Times New Roman"/>
          <w:sz w:val="24"/>
          <w:szCs w:val="24"/>
          <w:lang w:val="en-US"/>
        </w:rPr>
        <w:t>3</w:t>
      </w:r>
      <w:proofErr w:type="gramEnd"/>
      <w:r w:rsidR="00E70C73" w:rsidRPr="00322E01">
        <w:rPr>
          <w:rFonts w:ascii="Times New Roman" w:hAnsi="Times New Roman" w:cs="Times New Roman"/>
          <w:sz w:val="24"/>
          <w:szCs w:val="24"/>
          <w:lang w:val="en-US"/>
        </w:rPr>
        <w:t xml:space="preserve"> New occurrence </w:t>
      </w:r>
      <w:r>
        <w:rPr>
          <w:rFonts w:ascii="Times New Roman" w:hAnsi="Times New Roman" w:cs="Times New Roman"/>
          <w:sz w:val="24"/>
          <w:szCs w:val="24"/>
          <w:lang w:val="en-US"/>
        </w:rPr>
        <w:t>records</w:t>
      </w:r>
      <w:r w:rsidR="00E70C73" w:rsidRPr="00322E01">
        <w:rPr>
          <w:rFonts w:ascii="Times New Roman" w:hAnsi="Times New Roman" w:cs="Times New Roman"/>
          <w:sz w:val="24"/>
          <w:szCs w:val="24"/>
          <w:lang w:val="en-US"/>
        </w:rPr>
        <w:t xml:space="preserve"> of jaguar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in the Cerrado</w:t>
      </w:r>
      <w:r w:rsidR="00E70C73" w:rsidRPr="00322E01">
        <w:rPr>
          <w:rFonts w:ascii="Times New Roman" w:hAnsi="Times New Roman" w:cs="Times New Roman"/>
          <w:sz w:val="24"/>
          <w:szCs w:val="24"/>
          <w:lang w:val="en-US"/>
        </w:rPr>
        <w:t xml:space="preserve"> used </w:t>
      </w:r>
      <w:r w:rsidR="00DF754A" w:rsidRPr="00322E01">
        <w:rPr>
          <w:rFonts w:ascii="Times New Roman" w:hAnsi="Times New Roman" w:cs="Times New Roman"/>
          <w:sz w:val="24"/>
          <w:szCs w:val="24"/>
          <w:lang w:val="en-US"/>
        </w:rPr>
        <w:t>for validatio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A330EE">
        <w:rPr>
          <w:rFonts w:ascii="Times New Roman" w:hAnsi="Times New Roman" w:cs="Times New Roman"/>
          <w:sz w:val="24"/>
          <w:szCs w:val="24"/>
          <w:lang w:val="en-US"/>
        </w:rPr>
        <w:t>of species distribution models</w:t>
      </w:r>
      <w:r w:rsidR="00E70C73" w:rsidRPr="00322E01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E70C73" w:rsidRPr="00322E01">
        <w:rPr>
          <w:rFonts w:ascii="Times New Roman" w:hAnsi="Times New Roman" w:cs="Times New Roman"/>
          <w:sz w:val="24"/>
          <w:szCs w:val="24"/>
          <w:lang w:val="en-US"/>
        </w:rPr>
        <w:t>atum SAD69).</w:t>
      </w:r>
    </w:p>
    <w:p w:rsidR="00E70C73" w:rsidRPr="00D44257" w:rsidRDefault="00E70C73" w:rsidP="00E70C73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tbl>
      <w:tblPr>
        <w:tblStyle w:val="Tabelacomgrade"/>
        <w:tblpPr w:leftFromText="141" w:rightFromText="141" w:vertAnchor="page" w:horzAnchor="page" w:tblpX="3793" w:tblpY="3046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60"/>
        <w:gridCol w:w="3718"/>
      </w:tblGrid>
      <w:tr w:rsidR="001352C8" w:rsidRPr="00D44257" w:rsidTr="001352C8">
        <w:trPr>
          <w:trHeight w:val="300"/>
        </w:trPr>
        <w:tc>
          <w:tcPr>
            <w:tcW w:w="96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1352C8" w:rsidRPr="00D44257" w:rsidRDefault="001352C8" w:rsidP="00322E0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ID</w:t>
            </w:r>
          </w:p>
        </w:tc>
        <w:tc>
          <w:tcPr>
            <w:tcW w:w="3718" w:type="dxa"/>
            <w:tcBorders>
              <w:top w:val="single" w:sz="4" w:space="0" w:color="auto"/>
              <w:bottom w:val="single" w:sz="4" w:space="0" w:color="auto"/>
            </w:tcBorders>
          </w:tcPr>
          <w:p w:rsidR="001352C8" w:rsidRPr="00D44257" w:rsidRDefault="001352C8" w:rsidP="001352C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Longitude</w:t>
            </w:r>
          </w:p>
        </w:tc>
      </w:tr>
      <w:tr w:rsidR="00CD2293" w:rsidRPr="00D44257" w:rsidTr="001352C8">
        <w:trPr>
          <w:trHeight w:val="300"/>
        </w:trPr>
        <w:tc>
          <w:tcPr>
            <w:tcW w:w="960" w:type="dxa"/>
            <w:tcBorders>
              <w:top w:val="single" w:sz="4" w:space="0" w:color="auto"/>
            </w:tcBorders>
            <w:noWrap/>
            <w:hideMark/>
          </w:tcPr>
          <w:p w:rsidR="00CD2293" w:rsidRPr="00D44257" w:rsidRDefault="00CD2293" w:rsidP="00CD229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718" w:type="dxa"/>
            <w:tcBorders>
              <w:top w:val="single" w:sz="4" w:space="0" w:color="auto"/>
            </w:tcBorders>
            <w:vAlign w:val="bottom"/>
          </w:tcPr>
          <w:p w:rsidR="00CD2293" w:rsidRPr="00CD2293" w:rsidRDefault="00CD2293" w:rsidP="00CD2293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CD2293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8°34'01" S, 52°56'28" W</w:t>
            </w:r>
          </w:p>
        </w:tc>
      </w:tr>
      <w:tr w:rsidR="00CD2293" w:rsidRPr="00D44257" w:rsidTr="001352C8">
        <w:trPr>
          <w:trHeight w:val="300"/>
        </w:trPr>
        <w:tc>
          <w:tcPr>
            <w:tcW w:w="960" w:type="dxa"/>
            <w:noWrap/>
            <w:hideMark/>
          </w:tcPr>
          <w:p w:rsidR="00CD2293" w:rsidRPr="00D44257" w:rsidRDefault="00CD2293" w:rsidP="00CD229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718" w:type="dxa"/>
            <w:vAlign w:val="bottom"/>
          </w:tcPr>
          <w:p w:rsidR="00CD2293" w:rsidRPr="00CD2293" w:rsidRDefault="00CD2293" w:rsidP="00CD2293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CD2293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9°21'36" S, 50°01'48" W</w:t>
            </w:r>
          </w:p>
        </w:tc>
      </w:tr>
      <w:tr w:rsidR="00CD2293" w:rsidRPr="00D44257" w:rsidTr="001352C8">
        <w:trPr>
          <w:trHeight w:val="300"/>
        </w:trPr>
        <w:tc>
          <w:tcPr>
            <w:tcW w:w="960" w:type="dxa"/>
            <w:noWrap/>
            <w:hideMark/>
          </w:tcPr>
          <w:p w:rsidR="00CD2293" w:rsidRPr="00D44257" w:rsidRDefault="00CD2293" w:rsidP="00CD229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3718" w:type="dxa"/>
            <w:vAlign w:val="bottom"/>
          </w:tcPr>
          <w:p w:rsidR="00CD2293" w:rsidRPr="00CD2293" w:rsidRDefault="00CD2293" w:rsidP="00CD2293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CD2293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9°56'31" S, 56°17'46" W</w:t>
            </w:r>
          </w:p>
        </w:tc>
      </w:tr>
      <w:tr w:rsidR="00CD2293" w:rsidRPr="00D44257" w:rsidTr="001352C8">
        <w:trPr>
          <w:trHeight w:val="300"/>
        </w:trPr>
        <w:tc>
          <w:tcPr>
            <w:tcW w:w="960" w:type="dxa"/>
            <w:noWrap/>
            <w:hideMark/>
          </w:tcPr>
          <w:p w:rsidR="00CD2293" w:rsidRPr="00D44257" w:rsidRDefault="00CD2293" w:rsidP="00CD229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3718" w:type="dxa"/>
            <w:vAlign w:val="bottom"/>
          </w:tcPr>
          <w:p w:rsidR="00CD2293" w:rsidRPr="00CD2293" w:rsidRDefault="00CD2293" w:rsidP="00CD2293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CD2293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9°04'26" S, 44°21'32" W</w:t>
            </w:r>
          </w:p>
        </w:tc>
      </w:tr>
      <w:tr w:rsidR="00CD2293" w:rsidRPr="00D44257" w:rsidTr="001352C8">
        <w:trPr>
          <w:trHeight w:val="300"/>
        </w:trPr>
        <w:tc>
          <w:tcPr>
            <w:tcW w:w="960" w:type="dxa"/>
            <w:noWrap/>
            <w:hideMark/>
          </w:tcPr>
          <w:p w:rsidR="00CD2293" w:rsidRPr="00D44257" w:rsidRDefault="00CD2293" w:rsidP="00CD229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3718" w:type="dxa"/>
            <w:vAlign w:val="bottom"/>
          </w:tcPr>
          <w:p w:rsidR="00CD2293" w:rsidRPr="00CD2293" w:rsidRDefault="00CD2293" w:rsidP="00CD2293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CD2293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0°02'10" S, 45°41'28" W</w:t>
            </w:r>
          </w:p>
        </w:tc>
      </w:tr>
      <w:tr w:rsidR="00CD2293" w:rsidRPr="00D44257" w:rsidTr="001352C8">
        <w:trPr>
          <w:trHeight w:val="300"/>
        </w:trPr>
        <w:tc>
          <w:tcPr>
            <w:tcW w:w="960" w:type="dxa"/>
            <w:noWrap/>
            <w:hideMark/>
          </w:tcPr>
          <w:p w:rsidR="00CD2293" w:rsidRPr="00D44257" w:rsidRDefault="00CD2293" w:rsidP="00CD229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3718" w:type="dxa"/>
            <w:vAlign w:val="bottom"/>
          </w:tcPr>
          <w:p w:rsidR="00CD2293" w:rsidRPr="00CD2293" w:rsidRDefault="00CD2293" w:rsidP="00CD2293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CD2293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9°18'00</w:t>
            </w:r>
            <w:r w:rsidRPr="00CD229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"</w:t>
            </w:r>
            <w:r w:rsidRPr="00CD2293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S, 50°03'00</w:t>
            </w:r>
            <w:r w:rsidRPr="00CD229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"</w:t>
            </w:r>
            <w:r w:rsidRPr="00CD2293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W</w:t>
            </w:r>
          </w:p>
        </w:tc>
      </w:tr>
      <w:tr w:rsidR="00CD2293" w:rsidRPr="00D44257" w:rsidTr="001352C8">
        <w:trPr>
          <w:trHeight w:val="300"/>
        </w:trPr>
        <w:tc>
          <w:tcPr>
            <w:tcW w:w="960" w:type="dxa"/>
            <w:noWrap/>
            <w:hideMark/>
          </w:tcPr>
          <w:p w:rsidR="00CD2293" w:rsidRPr="00D44257" w:rsidRDefault="00CD2293" w:rsidP="00CD229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3718" w:type="dxa"/>
            <w:vAlign w:val="bottom"/>
          </w:tcPr>
          <w:p w:rsidR="00CD2293" w:rsidRPr="00CD2293" w:rsidRDefault="00CD2293" w:rsidP="00CD2293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CD2293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9°04'48" S, 43°24'47" W</w:t>
            </w:r>
          </w:p>
        </w:tc>
      </w:tr>
      <w:tr w:rsidR="00CD2293" w:rsidRPr="00D44257" w:rsidTr="001352C8">
        <w:trPr>
          <w:trHeight w:val="300"/>
        </w:trPr>
        <w:tc>
          <w:tcPr>
            <w:tcW w:w="960" w:type="dxa"/>
            <w:noWrap/>
            <w:hideMark/>
          </w:tcPr>
          <w:p w:rsidR="00CD2293" w:rsidRPr="00D44257" w:rsidRDefault="00CD2293" w:rsidP="00CD229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3718" w:type="dxa"/>
            <w:vAlign w:val="bottom"/>
          </w:tcPr>
          <w:p w:rsidR="00CD2293" w:rsidRPr="00CD2293" w:rsidRDefault="00CD2293" w:rsidP="00CD2293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CD2293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8°04'44" S, 52°45'14" W</w:t>
            </w:r>
          </w:p>
        </w:tc>
      </w:tr>
      <w:tr w:rsidR="00CD2293" w:rsidRPr="00D44257" w:rsidTr="001352C8">
        <w:trPr>
          <w:trHeight w:val="300"/>
        </w:trPr>
        <w:tc>
          <w:tcPr>
            <w:tcW w:w="960" w:type="dxa"/>
            <w:noWrap/>
            <w:hideMark/>
          </w:tcPr>
          <w:p w:rsidR="00CD2293" w:rsidRPr="00D44257" w:rsidRDefault="00CD2293" w:rsidP="00CD229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3718" w:type="dxa"/>
            <w:vAlign w:val="bottom"/>
          </w:tcPr>
          <w:p w:rsidR="00CD2293" w:rsidRPr="00CD2293" w:rsidRDefault="00CD2293" w:rsidP="00CD2293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CD2293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4°57'07" S, 45°45'36" W</w:t>
            </w:r>
          </w:p>
        </w:tc>
      </w:tr>
      <w:tr w:rsidR="00CD2293" w:rsidRPr="00D44257" w:rsidTr="001352C8">
        <w:trPr>
          <w:trHeight w:val="300"/>
        </w:trPr>
        <w:tc>
          <w:tcPr>
            <w:tcW w:w="960" w:type="dxa"/>
            <w:noWrap/>
            <w:hideMark/>
          </w:tcPr>
          <w:p w:rsidR="00CD2293" w:rsidRPr="00D44257" w:rsidRDefault="00CD2293" w:rsidP="00CD229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3718" w:type="dxa"/>
            <w:vAlign w:val="bottom"/>
          </w:tcPr>
          <w:p w:rsidR="00CD2293" w:rsidRPr="00CD2293" w:rsidRDefault="00CD2293" w:rsidP="00CD2293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CD2293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5°15'50" S, 45°19'16" W</w:t>
            </w:r>
          </w:p>
        </w:tc>
      </w:tr>
      <w:tr w:rsidR="00CD2293" w:rsidRPr="00D44257" w:rsidTr="001352C8">
        <w:trPr>
          <w:trHeight w:val="300"/>
        </w:trPr>
        <w:tc>
          <w:tcPr>
            <w:tcW w:w="960" w:type="dxa"/>
            <w:noWrap/>
            <w:hideMark/>
          </w:tcPr>
          <w:p w:rsidR="00CD2293" w:rsidRPr="00D44257" w:rsidRDefault="00CD2293" w:rsidP="00CD229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3718" w:type="dxa"/>
            <w:vAlign w:val="bottom"/>
          </w:tcPr>
          <w:p w:rsidR="00CD2293" w:rsidRPr="00CD2293" w:rsidRDefault="00CD2293" w:rsidP="00CD2293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CD2293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4°40'12" S, 45°23'02" W</w:t>
            </w:r>
          </w:p>
        </w:tc>
      </w:tr>
      <w:tr w:rsidR="00CD2293" w:rsidRPr="00D44257" w:rsidTr="001352C8">
        <w:trPr>
          <w:trHeight w:val="300"/>
        </w:trPr>
        <w:tc>
          <w:tcPr>
            <w:tcW w:w="960" w:type="dxa"/>
            <w:noWrap/>
            <w:hideMark/>
          </w:tcPr>
          <w:p w:rsidR="00CD2293" w:rsidRPr="00D44257" w:rsidRDefault="00CD2293" w:rsidP="00CD229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3718" w:type="dxa"/>
            <w:vAlign w:val="bottom"/>
          </w:tcPr>
          <w:p w:rsidR="00CD2293" w:rsidRPr="00CD2293" w:rsidRDefault="00CD2293" w:rsidP="00CD2293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CD2293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9°57'04" S, 56°18'04" W</w:t>
            </w:r>
          </w:p>
        </w:tc>
      </w:tr>
      <w:tr w:rsidR="00CD2293" w:rsidRPr="00D44257" w:rsidTr="001352C8">
        <w:trPr>
          <w:trHeight w:val="300"/>
        </w:trPr>
        <w:tc>
          <w:tcPr>
            <w:tcW w:w="960" w:type="dxa"/>
            <w:noWrap/>
            <w:hideMark/>
          </w:tcPr>
          <w:p w:rsidR="00CD2293" w:rsidRPr="00D44257" w:rsidRDefault="00CD2293" w:rsidP="00CD229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3718" w:type="dxa"/>
            <w:vAlign w:val="bottom"/>
          </w:tcPr>
          <w:p w:rsidR="00CD2293" w:rsidRPr="00CD2293" w:rsidRDefault="00CD2293" w:rsidP="00CD2293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CD2293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9°58'01" S, 56°16'26" W</w:t>
            </w:r>
          </w:p>
        </w:tc>
      </w:tr>
      <w:tr w:rsidR="00CD2293" w:rsidRPr="00D44257" w:rsidTr="001352C8">
        <w:trPr>
          <w:trHeight w:val="300"/>
        </w:trPr>
        <w:tc>
          <w:tcPr>
            <w:tcW w:w="960" w:type="dxa"/>
            <w:noWrap/>
            <w:hideMark/>
          </w:tcPr>
          <w:p w:rsidR="00CD2293" w:rsidRPr="00D44257" w:rsidRDefault="00CD2293" w:rsidP="00CD229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3718" w:type="dxa"/>
            <w:vAlign w:val="bottom"/>
          </w:tcPr>
          <w:p w:rsidR="00CD2293" w:rsidRPr="00CD2293" w:rsidRDefault="00CD2293" w:rsidP="00CD2293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CD2293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9°55'37" S, 56°15'04" W</w:t>
            </w:r>
          </w:p>
        </w:tc>
      </w:tr>
      <w:tr w:rsidR="00CD2293" w:rsidRPr="00D44257" w:rsidTr="001352C8">
        <w:trPr>
          <w:trHeight w:val="300"/>
        </w:trPr>
        <w:tc>
          <w:tcPr>
            <w:tcW w:w="960" w:type="dxa"/>
            <w:noWrap/>
            <w:hideMark/>
          </w:tcPr>
          <w:p w:rsidR="00CD2293" w:rsidRPr="00D44257" w:rsidRDefault="00CD2293" w:rsidP="00CD229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3718" w:type="dxa"/>
            <w:vAlign w:val="bottom"/>
          </w:tcPr>
          <w:p w:rsidR="00CD2293" w:rsidRPr="00CD2293" w:rsidRDefault="00CD2293" w:rsidP="00CD2293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CD2293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9°57'14" S, 56°17'42" W</w:t>
            </w:r>
          </w:p>
        </w:tc>
      </w:tr>
      <w:tr w:rsidR="00CD2293" w:rsidRPr="00D44257" w:rsidTr="001352C8">
        <w:trPr>
          <w:trHeight w:val="300"/>
        </w:trPr>
        <w:tc>
          <w:tcPr>
            <w:tcW w:w="960" w:type="dxa"/>
            <w:noWrap/>
            <w:hideMark/>
          </w:tcPr>
          <w:p w:rsidR="00CD2293" w:rsidRPr="00D44257" w:rsidRDefault="00CD2293" w:rsidP="00CD229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3718" w:type="dxa"/>
            <w:vAlign w:val="bottom"/>
          </w:tcPr>
          <w:p w:rsidR="00CD2293" w:rsidRPr="00CD2293" w:rsidRDefault="00CD2293" w:rsidP="00CD2293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CD2293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22°18'54" S, 49°04'16" W</w:t>
            </w:r>
          </w:p>
        </w:tc>
      </w:tr>
      <w:tr w:rsidR="00CD2293" w:rsidRPr="00D44257" w:rsidTr="001352C8">
        <w:trPr>
          <w:trHeight w:val="300"/>
        </w:trPr>
        <w:tc>
          <w:tcPr>
            <w:tcW w:w="960" w:type="dxa"/>
            <w:noWrap/>
            <w:hideMark/>
          </w:tcPr>
          <w:p w:rsidR="00CD2293" w:rsidRPr="00D44257" w:rsidRDefault="00CD2293" w:rsidP="00CD229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3718" w:type="dxa"/>
            <w:vAlign w:val="bottom"/>
          </w:tcPr>
          <w:p w:rsidR="00CD2293" w:rsidRPr="00CD2293" w:rsidRDefault="00CD2293" w:rsidP="00CD2293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CD2293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4°59'06" S, 45°47'20" W</w:t>
            </w:r>
          </w:p>
        </w:tc>
      </w:tr>
      <w:tr w:rsidR="00CD2293" w:rsidRPr="00D44257" w:rsidTr="001352C8">
        <w:trPr>
          <w:trHeight w:val="300"/>
        </w:trPr>
        <w:tc>
          <w:tcPr>
            <w:tcW w:w="960" w:type="dxa"/>
            <w:noWrap/>
            <w:hideMark/>
          </w:tcPr>
          <w:p w:rsidR="00CD2293" w:rsidRPr="00D44257" w:rsidRDefault="00CD2293" w:rsidP="00CD229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3718" w:type="dxa"/>
            <w:vAlign w:val="bottom"/>
          </w:tcPr>
          <w:p w:rsidR="00CD2293" w:rsidRPr="00CD2293" w:rsidRDefault="00CD2293" w:rsidP="00CD2293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CD2293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4°56'28" S, 45°45'18" W</w:t>
            </w:r>
          </w:p>
        </w:tc>
      </w:tr>
      <w:tr w:rsidR="00CD2293" w:rsidRPr="00D44257" w:rsidTr="001352C8">
        <w:trPr>
          <w:trHeight w:val="300"/>
        </w:trPr>
        <w:tc>
          <w:tcPr>
            <w:tcW w:w="960" w:type="dxa"/>
            <w:noWrap/>
            <w:hideMark/>
          </w:tcPr>
          <w:p w:rsidR="00CD2293" w:rsidRPr="00D44257" w:rsidRDefault="00CD2293" w:rsidP="00CD229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3718" w:type="dxa"/>
            <w:vAlign w:val="bottom"/>
          </w:tcPr>
          <w:p w:rsidR="00CD2293" w:rsidRPr="00CD2293" w:rsidRDefault="00CD2293" w:rsidP="00CD2293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CD2293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5°54'22" S, 48°28'41" W</w:t>
            </w:r>
          </w:p>
        </w:tc>
      </w:tr>
      <w:tr w:rsidR="00CD2293" w:rsidRPr="00D44257" w:rsidTr="001352C8">
        <w:trPr>
          <w:trHeight w:val="300"/>
        </w:trPr>
        <w:tc>
          <w:tcPr>
            <w:tcW w:w="960" w:type="dxa"/>
            <w:noWrap/>
            <w:hideMark/>
          </w:tcPr>
          <w:p w:rsidR="00CD2293" w:rsidRPr="00D44257" w:rsidRDefault="00CD2293" w:rsidP="00CD229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3718" w:type="dxa"/>
            <w:vAlign w:val="bottom"/>
          </w:tcPr>
          <w:p w:rsidR="00CD2293" w:rsidRPr="00CD2293" w:rsidRDefault="00CD2293" w:rsidP="00CD2293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CD2293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6°00'25" S, 48°41'20" W</w:t>
            </w:r>
          </w:p>
        </w:tc>
      </w:tr>
      <w:tr w:rsidR="00CD2293" w:rsidRPr="00D44257" w:rsidTr="001352C8">
        <w:trPr>
          <w:trHeight w:val="300"/>
        </w:trPr>
        <w:tc>
          <w:tcPr>
            <w:tcW w:w="960" w:type="dxa"/>
            <w:noWrap/>
            <w:hideMark/>
          </w:tcPr>
          <w:p w:rsidR="00CD2293" w:rsidRPr="00D44257" w:rsidRDefault="00CD2293" w:rsidP="00CD229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3718" w:type="dxa"/>
            <w:vAlign w:val="bottom"/>
          </w:tcPr>
          <w:p w:rsidR="00CD2293" w:rsidRPr="00CD2293" w:rsidRDefault="00CD2293" w:rsidP="00CD2293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CD2293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6°40'19" S, 49°22'19" W</w:t>
            </w:r>
          </w:p>
        </w:tc>
      </w:tr>
      <w:tr w:rsidR="00CD2293" w:rsidRPr="00D44257" w:rsidTr="001352C8">
        <w:trPr>
          <w:trHeight w:val="300"/>
        </w:trPr>
        <w:tc>
          <w:tcPr>
            <w:tcW w:w="960" w:type="dxa"/>
            <w:noWrap/>
            <w:hideMark/>
          </w:tcPr>
          <w:p w:rsidR="00CD2293" w:rsidRPr="00D44257" w:rsidRDefault="00CD2293" w:rsidP="00CD229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3718" w:type="dxa"/>
            <w:vAlign w:val="bottom"/>
          </w:tcPr>
          <w:p w:rsidR="00CD2293" w:rsidRPr="00CD2293" w:rsidRDefault="00CD2293" w:rsidP="00CD2293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CD2293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3°25'52" S, 50°39'50" W</w:t>
            </w:r>
          </w:p>
        </w:tc>
      </w:tr>
      <w:tr w:rsidR="00CD2293" w:rsidRPr="00D44257" w:rsidTr="001352C8">
        <w:trPr>
          <w:trHeight w:val="300"/>
        </w:trPr>
        <w:tc>
          <w:tcPr>
            <w:tcW w:w="960" w:type="dxa"/>
            <w:noWrap/>
            <w:hideMark/>
          </w:tcPr>
          <w:p w:rsidR="00CD2293" w:rsidRPr="00D44257" w:rsidRDefault="00CD2293" w:rsidP="00CD229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3718" w:type="dxa"/>
            <w:vAlign w:val="bottom"/>
          </w:tcPr>
          <w:p w:rsidR="00CD2293" w:rsidRPr="00CD2293" w:rsidRDefault="00CD2293" w:rsidP="00CD2293">
            <w:pPr>
              <w:jc w:val="right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CD2293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15°27'40" S, 47°46'16" W</w:t>
            </w:r>
          </w:p>
        </w:tc>
      </w:tr>
    </w:tbl>
    <w:p w:rsidR="00E70C73" w:rsidRPr="00D44257" w:rsidRDefault="00E70C73" w:rsidP="00E70C73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E70C73" w:rsidRPr="00D44257" w:rsidRDefault="00E70C73" w:rsidP="00E70C73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E70C73" w:rsidRPr="00D44257" w:rsidRDefault="00E70C73" w:rsidP="00D733FC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E70C73" w:rsidRPr="00D44257" w:rsidRDefault="00E70C73" w:rsidP="00D733FC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E70C73" w:rsidRPr="00D44257" w:rsidRDefault="00E70C73" w:rsidP="00D733FC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E70C73" w:rsidRPr="00D44257" w:rsidRDefault="00E70C73" w:rsidP="00D733FC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D44257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:rsidR="00D733FC" w:rsidRPr="00322E01" w:rsidRDefault="00322E01" w:rsidP="00D733FC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322E01">
        <w:rPr>
          <w:rFonts w:ascii="Times New Roman" w:hAnsi="Times New Roman" w:cs="Times New Roman"/>
          <w:smallCaps/>
          <w:sz w:val="24"/>
          <w:szCs w:val="24"/>
          <w:lang w:val="en-US"/>
        </w:rPr>
        <w:lastRenderedPageBreak/>
        <w:t>Supplementary Material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1 </w:t>
      </w:r>
      <w:r w:rsidR="00D733FC" w:rsidRPr="00322E01">
        <w:rPr>
          <w:rFonts w:ascii="Times New Roman" w:hAnsi="Times New Roman" w:cs="Times New Roman"/>
          <w:sz w:val="24"/>
          <w:szCs w:val="24"/>
          <w:lang w:val="en-US"/>
        </w:rPr>
        <w:t>Cerrado land</w:t>
      </w:r>
      <w:r w:rsidRPr="00322E01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D733FC" w:rsidRPr="00322E01">
        <w:rPr>
          <w:rFonts w:ascii="Times New Roman" w:hAnsi="Times New Roman" w:cs="Times New Roman"/>
          <w:sz w:val="24"/>
          <w:szCs w:val="24"/>
          <w:lang w:val="en-US"/>
        </w:rPr>
        <w:t>cover map update</w:t>
      </w:r>
    </w:p>
    <w:p w:rsidR="00391EA5" w:rsidRPr="00D44257" w:rsidRDefault="00D733FC" w:rsidP="00D733FC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The map was </w:t>
      </w:r>
      <w:r w:rsidR="00284D45">
        <w:rPr>
          <w:rFonts w:ascii="Times New Roman" w:hAnsi="Times New Roman" w:cs="Times New Roman"/>
          <w:sz w:val="24"/>
          <w:szCs w:val="24"/>
          <w:lang w:val="en-US"/>
        </w:rPr>
        <w:t xml:space="preserve">based on 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>the map of PROBIO I</w:t>
      </w:r>
      <w:r w:rsidR="00955A1F"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 (MMA, 2004a, 2004b)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284D45">
        <w:rPr>
          <w:rFonts w:ascii="Times New Roman" w:hAnsi="Times New Roman" w:cs="Times New Roman"/>
          <w:sz w:val="24"/>
          <w:szCs w:val="24"/>
          <w:lang w:val="en-US"/>
        </w:rPr>
        <w:t>updated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 with Landsat images </w:t>
      </w:r>
      <w:r w:rsidR="00284D45">
        <w:rPr>
          <w:rFonts w:ascii="Times New Roman" w:hAnsi="Times New Roman" w:cs="Times New Roman"/>
          <w:sz w:val="24"/>
          <w:szCs w:val="24"/>
          <w:lang w:val="en-US"/>
        </w:rPr>
        <w:t xml:space="preserve">for 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2002. </w:t>
      </w:r>
      <w:r w:rsidR="00284D45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 map </w:t>
      </w:r>
      <w:r w:rsidR="00284D45">
        <w:rPr>
          <w:rFonts w:ascii="Times New Roman" w:hAnsi="Times New Roman" w:cs="Times New Roman"/>
          <w:sz w:val="24"/>
          <w:szCs w:val="24"/>
          <w:lang w:val="en-US"/>
        </w:rPr>
        <w:t>features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 36 </w:t>
      </w:r>
      <w:r w:rsidR="00284D45">
        <w:rPr>
          <w:rFonts w:ascii="Times New Roman" w:hAnsi="Times New Roman" w:cs="Times New Roman"/>
          <w:sz w:val="24"/>
          <w:szCs w:val="24"/>
          <w:lang w:val="en-US"/>
        </w:rPr>
        <w:t xml:space="preserve">land-cover 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>classes</w:t>
      </w:r>
      <w:r w:rsidR="00391EA5"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 (Table 1)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, with a detailed description of the vegetation according to </w:t>
      </w:r>
      <w:r w:rsidR="00955A1F"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IBGE </w:t>
      </w:r>
      <w:r w:rsidR="00284D45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955A1F" w:rsidRPr="00D44257">
        <w:rPr>
          <w:rFonts w:ascii="Times New Roman" w:hAnsi="Times New Roman" w:cs="Times New Roman"/>
          <w:sz w:val="24"/>
          <w:szCs w:val="24"/>
          <w:lang w:val="en-US"/>
        </w:rPr>
        <w:t>1992)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. This map was updated in the project PROBIO II </w:t>
      </w:r>
      <w:r w:rsidR="00955A1F" w:rsidRPr="00D44257">
        <w:rPr>
          <w:rFonts w:ascii="Times New Roman" w:hAnsi="Times New Roman" w:cs="Times New Roman"/>
          <w:sz w:val="24"/>
          <w:szCs w:val="24"/>
          <w:lang w:val="en-US"/>
        </w:rPr>
        <w:t>(MMA, 2009)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84D45"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 2009. This updated map was then compared to the new </w:t>
      </w:r>
      <w:r w:rsidR="00284D45">
        <w:rPr>
          <w:rFonts w:ascii="Times New Roman" w:hAnsi="Times New Roman" w:cs="Times New Roman"/>
          <w:sz w:val="24"/>
          <w:szCs w:val="24"/>
          <w:lang w:val="en-US"/>
        </w:rPr>
        <w:t>human-use land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 cover mapped in 2010</w:t>
      </w:r>
      <w:r w:rsidR="00955A1F"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 w:rsidR="00955A1F" w:rsidRPr="00D44257">
        <w:rPr>
          <w:rFonts w:ascii="Times New Roman" w:hAnsi="Times New Roman" w:cs="Times New Roman"/>
          <w:sz w:val="24"/>
          <w:szCs w:val="24"/>
          <w:lang w:val="en-US"/>
        </w:rPr>
        <w:t>Bayma</w:t>
      </w:r>
      <w:proofErr w:type="spellEnd"/>
      <w:r w:rsidR="00955A1F"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 et al., 2011)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 in a </w:t>
      </w:r>
      <w:r w:rsidR="00284D45">
        <w:rPr>
          <w:rFonts w:ascii="Times New Roman" w:hAnsi="Times New Roman" w:cs="Times New Roman"/>
          <w:sz w:val="24"/>
          <w:szCs w:val="24"/>
          <w:lang w:val="en-US"/>
        </w:rPr>
        <w:t>geographical information system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, erasing the </w:t>
      </w:r>
      <w:r w:rsidR="00284D45">
        <w:rPr>
          <w:rFonts w:ascii="Times New Roman" w:hAnsi="Times New Roman" w:cs="Times New Roman"/>
          <w:sz w:val="24"/>
          <w:szCs w:val="24"/>
          <w:lang w:val="en-US"/>
        </w:rPr>
        <w:t xml:space="preserve">vegetation 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information and updating for new </w:t>
      </w:r>
      <w:r w:rsidR="00284D45">
        <w:rPr>
          <w:rFonts w:ascii="Times New Roman" w:hAnsi="Times New Roman" w:cs="Times New Roman"/>
          <w:sz w:val="24"/>
          <w:szCs w:val="24"/>
          <w:lang w:val="en-US"/>
        </w:rPr>
        <w:t>human-use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84D45">
        <w:rPr>
          <w:rFonts w:ascii="Times New Roman" w:hAnsi="Times New Roman" w:cs="Times New Roman"/>
          <w:sz w:val="24"/>
          <w:szCs w:val="24"/>
          <w:lang w:val="en-US"/>
        </w:rPr>
        <w:t xml:space="preserve">land 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cover. </w:t>
      </w:r>
    </w:p>
    <w:p w:rsidR="00391EA5" w:rsidRPr="00D44257" w:rsidRDefault="00391EA5" w:rsidP="00D733FC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E62B9F">
        <w:rPr>
          <w:rFonts w:ascii="Times New Roman" w:hAnsi="Times New Roman" w:cs="Times New Roman"/>
          <w:smallCaps/>
          <w:sz w:val="24"/>
          <w:szCs w:val="24"/>
          <w:lang w:val="en-US"/>
        </w:rPr>
        <w:t xml:space="preserve">Table </w:t>
      </w:r>
      <w:proofErr w:type="gramStart"/>
      <w:r w:rsidRPr="00E62B9F">
        <w:rPr>
          <w:rFonts w:ascii="Times New Roman" w:hAnsi="Times New Roman" w:cs="Times New Roman"/>
          <w:sz w:val="24"/>
          <w:szCs w:val="24"/>
          <w:lang w:val="en-US"/>
        </w:rPr>
        <w:t>1</w:t>
      </w:r>
      <w:proofErr w:type="gramEnd"/>
      <w:r w:rsidRPr="00E62B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>Land</w:t>
      </w:r>
      <w:r w:rsidR="00284D45"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cover </w:t>
      </w:r>
      <w:r w:rsidR="00284D45">
        <w:rPr>
          <w:rFonts w:ascii="Times New Roman" w:hAnsi="Times New Roman" w:cs="Times New Roman"/>
          <w:sz w:val="24"/>
          <w:szCs w:val="24"/>
          <w:lang w:val="en-US"/>
        </w:rPr>
        <w:t xml:space="preserve">classes in the Cerrado, Brazil. </w:t>
      </w:r>
    </w:p>
    <w:tbl>
      <w:tblPr>
        <w:tblStyle w:val="Tabelacomgrade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47"/>
        <w:gridCol w:w="4247"/>
      </w:tblGrid>
      <w:tr w:rsidR="00391EA5" w:rsidRPr="00D44257" w:rsidTr="00284D45">
        <w:tc>
          <w:tcPr>
            <w:tcW w:w="4247" w:type="dxa"/>
            <w:tcBorders>
              <w:top w:val="single" w:sz="4" w:space="0" w:color="auto"/>
              <w:bottom w:val="single" w:sz="4" w:space="0" w:color="auto"/>
            </w:tcBorders>
          </w:tcPr>
          <w:p w:rsidR="00391EA5" w:rsidRPr="00284D45" w:rsidRDefault="00391EA5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84D4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ategory</w:t>
            </w:r>
          </w:p>
        </w:tc>
        <w:tc>
          <w:tcPr>
            <w:tcW w:w="4247" w:type="dxa"/>
            <w:tcBorders>
              <w:top w:val="single" w:sz="4" w:space="0" w:color="auto"/>
              <w:bottom w:val="single" w:sz="4" w:space="0" w:color="auto"/>
            </w:tcBorders>
          </w:tcPr>
          <w:p w:rsidR="00391EA5" w:rsidRPr="00284D45" w:rsidRDefault="00391EA5" w:rsidP="00284D4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84D4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and</w:t>
            </w:r>
            <w:r w:rsidR="00284D4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  <w:r w:rsidRPr="00284D4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ver class</w:t>
            </w:r>
          </w:p>
        </w:tc>
      </w:tr>
      <w:tr w:rsidR="00E70055" w:rsidRPr="00D44257" w:rsidTr="00284D45">
        <w:tc>
          <w:tcPr>
            <w:tcW w:w="4247" w:type="dxa"/>
            <w:vMerge w:val="restart"/>
            <w:tcBorders>
              <w:top w:val="single" w:sz="4" w:space="0" w:color="auto"/>
            </w:tcBorders>
          </w:tcPr>
          <w:p w:rsidR="00E70055" w:rsidRPr="00D44257" w:rsidRDefault="00E70055" w:rsidP="00284D4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orest</w:t>
            </w:r>
          </w:p>
        </w:tc>
        <w:tc>
          <w:tcPr>
            <w:tcW w:w="4247" w:type="dxa"/>
            <w:tcBorders>
              <w:top w:val="single" w:sz="4" w:space="0" w:color="auto"/>
            </w:tcBorders>
          </w:tcPr>
          <w:p w:rsidR="00E70055" w:rsidRPr="00D44257" w:rsidRDefault="00E70055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Open evergreen alluvial</w:t>
            </w:r>
          </w:p>
        </w:tc>
      </w:tr>
      <w:tr w:rsidR="00E70055" w:rsidRPr="00D44257" w:rsidTr="00284D45">
        <w:tc>
          <w:tcPr>
            <w:tcW w:w="4247" w:type="dxa"/>
            <w:vMerge/>
          </w:tcPr>
          <w:p w:rsidR="00E70055" w:rsidRPr="00D44257" w:rsidRDefault="00E70055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47" w:type="dxa"/>
          </w:tcPr>
          <w:p w:rsidR="00E70055" w:rsidRPr="00D44257" w:rsidRDefault="00E70055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Seasonal deciduous upper plains</w:t>
            </w:r>
          </w:p>
        </w:tc>
      </w:tr>
      <w:tr w:rsidR="00E70055" w:rsidRPr="00D44257" w:rsidTr="00284D45">
        <w:tc>
          <w:tcPr>
            <w:tcW w:w="4247" w:type="dxa"/>
            <w:vMerge/>
          </w:tcPr>
          <w:p w:rsidR="00E70055" w:rsidRPr="00D44257" w:rsidRDefault="00E70055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47" w:type="dxa"/>
          </w:tcPr>
          <w:p w:rsidR="00E70055" w:rsidRPr="00D44257" w:rsidRDefault="00E70055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asonal deciduous highlands</w:t>
            </w:r>
          </w:p>
        </w:tc>
      </w:tr>
      <w:tr w:rsidR="00E70055" w:rsidRPr="00D44257" w:rsidTr="00284D45">
        <w:tc>
          <w:tcPr>
            <w:tcW w:w="4247" w:type="dxa"/>
            <w:vMerge/>
          </w:tcPr>
          <w:p w:rsidR="00E70055" w:rsidRPr="00D44257" w:rsidRDefault="00E70055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47" w:type="dxa"/>
          </w:tcPr>
          <w:p w:rsidR="00E70055" w:rsidRPr="00D44257" w:rsidRDefault="00E70055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losed evergreen upper plains</w:t>
            </w:r>
          </w:p>
        </w:tc>
      </w:tr>
      <w:tr w:rsidR="00EA0BA8" w:rsidRPr="00D44257" w:rsidTr="00284D45">
        <w:tc>
          <w:tcPr>
            <w:tcW w:w="4247" w:type="dxa"/>
            <w:vMerge/>
          </w:tcPr>
          <w:p w:rsidR="00EA0BA8" w:rsidRPr="00D44257" w:rsidRDefault="00EA0BA8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47" w:type="dxa"/>
          </w:tcPr>
          <w:p w:rsidR="00EA0BA8" w:rsidRPr="00D44257" w:rsidRDefault="00EA0BA8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losed evergreen alluvia</w:t>
            </w:r>
            <w:r w:rsidR="009077BC"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</w:t>
            </w:r>
          </w:p>
        </w:tc>
      </w:tr>
      <w:tr w:rsidR="00E70055" w:rsidRPr="005C6EB6" w:rsidTr="00284D45">
        <w:tc>
          <w:tcPr>
            <w:tcW w:w="4247" w:type="dxa"/>
            <w:vMerge/>
          </w:tcPr>
          <w:p w:rsidR="00E70055" w:rsidRPr="00D44257" w:rsidRDefault="00E70055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47" w:type="dxa"/>
          </w:tcPr>
          <w:p w:rsidR="00E70055" w:rsidRPr="00D44257" w:rsidRDefault="00E70055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asonal semi-deciduous lower plains</w:t>
            </w:r>
          </w:p>
        </w:tc>
      </w:tr>
      <w:tr w:rsidR="00E70055" w:rsidRPr="00D44257" w:rsidTr="00284D45">
        <w:tc>
          <w:tcPr>
            <w:tcW w:w="4247" w:type="dxa"/>
            <w:vMerge/>
          </w:tcPr>
          <w:p w:rsidR="00E70055" w:rsidRPr="00D44257" w:rsidRDefault="00E70055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47" w:type="dxa"/>
          </w:tcPr>
          <w:p w:rsidR="00E70055" w:rsidRPr="00D44257" w:rsidRDefault="00E70055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asonal semi-deciduous highlands</w:t>
            </w:r>
          </w:p>
        </w:tc>
      </w:tr>
      <w:tr w:rsidR="00E70055" w:rsidRPr="00D44257" w:rsidTr="00284D45">
        <w:tc>
          <w:tcPr>
            <w:tcW w:w="4247" w:type="dxa"/>
            <w:vMerge/>
          </w:tcPr>
          <w:p w:rsidR="00E70055" w:rsidRPr="00D44257" w:rsidRDefault="00E70055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47" w:type="dxa"/>
          </w:tcPr>
          <w:p w:rsidR="00E70055" w:rsidRPr="00D44257" w:rsidRDefault="00E70055" w:rsidP="00EA0BA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Open evergreen </w:t>
            </w:r>
            <w:r w:rsidR="00EA0BA8"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pper plains</w:t>
            </w:r>
          </w:p>
        </w:tc>
      </w:tr>
      <w:tr w:rsidR="00E70055" w:rsidRPr="00D44257" w:rsidTr="00284D45">
        <w:tc>
          <w:tcPr>
            <w:tcW w:w="4247" w:type="dxa"/>
            <w:vMerge/>
          </w:tcPr>
          <w:p w:rsidR="00E70055" w:rsidRPr="00D44257" w:rsidRDefault="00E70055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47" w:type="dxa"/>
          </w:tcPr>
          <w:p w:rsidR="00E70055" w:rsidRPr="00D44257" w:rsidRDefault="00E70055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asonal semi-deciduous alluvial</w:t>
            </w:r>
          </w:p>
        </w:tc>
      </w:tr>
      <w:tr w:rsidR="00E70055" w:rsidRPr="005C6EB6" w:rsidTr="00284D45">
        <w:tc>
          <w:tcPr>
            <w:tcW w:w="4247" w:type="dxa"/>
            <w:vMerge/>
          </w:tcPr>
          <w:p w:rsidR="00E70055" w:rsidRPr="00D44257" w:rsidRDefault="00E70055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47" w:type="dxa"/>
          </w:tcPr>
          <w:p w:rsidR="00E70055" w:rsidRPr="00D44257" w:rsidRDefault="00E70055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asonal semi-deciduous upper plains</w:t>
            </w:r>
          </w:p>
        </w:tc>
      </w:tr>
      <w:tr w:rsidR="00E70055" w:rsidRPr="00D44257" w:rsidTr="00284D45">
        <w:tc>
          <w:tcPr>
            <w:tcW w:w="4247" w:type="dxa"/>
            <w:vMerge/>
          </w:tcPr>
          <w:p w:rsidR="00E70055" w:rsidRPr="00D44257" w:rsidRDefault="00E70055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47" w:type="dxa"/>
          </w:tcPr>
          <w:p w:rsidR="00E70055" w:rsidRPr="00D44257" w:rsidRDefault="00E70055" w:rsidP="00E7005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asonal deciduous lower plains</w:t>
            </w:r>
          </w:p>
        </w:tc>
      </w:tr>
      <w:tr w:rsidR="00E70055" w:rsidRPr="00D44257" w:rsidTr="00284D45">
        <w:tc>
          <w:tcPr>
            <w:tcW w:w="4247" w:type="dxa"/>
            <w:vMerge/>
          </w:tcPr>
          <w:p w:rsidR="00E70055" w:rsidRPr="00D44257" w:rsidRDefault="00E70055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47" w:type="dxa"/>
          </w:tcPr>
          <w:p w:rsidR="00E70055" w:rsidRPr="00D44257" w:rsidRDefault="00E70055" w:rsidP="00E7005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ixed evergreen highlands</w:t>
            </w:r>
          </w:p>
        </w:tc>
      </w:tr>
      <w:tr w:rsidR="00E70055" w:rsidRPr="00D44257" w:rsidTr="00284D45">
        <w:tc>
          <w:tcPr>
            <w:tcW w:w="4247" w:type="dxa"/>
            <w:vMerge w:val="restart"/>
          </w:tcPr>
          <w:p w:rsidR="00E70055" w:rsidRPr="00D44257" w:rsidRDefault="00E70055" w:rsidP="00284D45">
            <w:pPr>
              <w:autoSpaceDE w:val="0"/>
              <w:autoSpaceDN w:val="0"/>
              <w:adjustRightInd w:val="0"/>
              <w:spacing w:before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vanna</w:t>
            </w:r>
            <w:r w:rsidR="00284D4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</w:t>
            </w: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with gallery forest</w:t>
            </w:r>
          </w:p>
        </w:tc>
        <w:tc>
          <w:tcPr>
            <w:tcW w:w="4247" w:type="dxa"/>
          </w:tcPr>
          <w:p w:rsidR="00E70055" w:rsidRPr="00D44257" w:rsidRDefault="00E70055" w:rsidP="00284D45">
            <w:pPr>
              <w:autoSpaceDE w:val="0"/>
              <w:autoSpaceDN w:val="0"/>
              <w:adjustRightInd w:val="0"/>
              <w:spacing w:before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orested grassland savanna</w:t>
            </w:r>
            <w:r w:rsidR="00284D4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</w:t>
            </w:r>
          </w:p>
        </w:tc>
      </w:tr>
      <w:tr w:rsidR="00E70055" w:rsidRPr="00D44257" w:rsidTr="00284D45">
        <w:tc>
          <w:tcPr>
            <w:tcW w:w="4247" w:type="dxa"/>
            <w:vMerge/>
          </w:tcPr>
          <w:p w:rsidR="00E70055" w:rsidRPr="00D44257" w:rsidRDefault="00E70055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47" w:type="dxa"/>
          </w:tcPr>
          <w:p w:rsidR="00E70055" w:rsidRPr="00D44257" w:rsidRDefault="00E70055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hrubland savanna</w:t>
            </w:r>
            <w:r w:rsidR="00284D4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</w:t>
            </w:r>
          </w:p>
        </w:tc>
      </w:tr>
      <w:tr w:rsidR="00E70055" w:rsidRPr="00D44257" w:rsidTr="00284D45">
        <w:tc>
          <w:tcPr>
            <w:tcW w:w="4247" w:type="dxa"/>
            <w:vMerge/>
          </w:tcPr>
          <w:p w:rsidR="00E70055" w:rsidRPr="00D44257" w:rsidRDefault="00E70055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47" w:type="dxa"/>
          </w:tcPr>
          <w:p w:rsidR="00E70055" w:rsidRPr="00D44257" w:rsidRDefault="00E70055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rboreal savanna</w:t>
            </w:r>
            <w:r w:rsidR="00284D4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</w:t>
            </w:r>
          </w:p>
        </w:tc>
      </w:tr>
      <w:tr w:rsidR="00E70055" w:rsidRPr="00D44257" w:rsidTr="00284D45">
        <w:tc>
          <w:tcPr>
            <w:tcW w:w="4247" w:type="dxa"/>
            <w:vMerge/>
          </w:tcPr>
          <w:p w:rsidR="00E70055" w:rsidRPr="00D44257" w:rsidRDefault="00E70055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47" w:type="dxa"/>
          </w:tcPr>
          <w:p w:rsidR="00E70055" w:rsidRPr="00D44257" w:rsidRDefault="00E70055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vanna</w:t>
            </w:r>
            <w:r w:rsidR="00284D4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</w:t>
            </w: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park</w:t>
            </w:r>
          </w:p>
        </w:tc>
      </w:tr>
      <w:tr w:rsidR="00E70055" w:rsidRPr="00D44257" w:rsidTr="00284D45">
        <w:tc>
          <w:tcPr>
            <w:tcW w:w="4247" w:type="dxa"/>
            <w:vMerge/>
          </w:tcPr>
          <w:p w:rsidR="00E70055" w:rsidRPr="00D44257" w:rsidRDefault="00E70055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47" w:type="dxa"/>
          </w:tcPr>
          <w:p w:rsidR="00E70055" w:rsidRPr="00D44257" w:rsidRDefault="00E70055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rassland savanna</w:t>
            </w:r>
            <w:r w:rsidR="00284D4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</w:t>
            </w:r>
          </w:p>
        </w:tc>
      </w:tr>
      <w:tr w:rsidR="00E70055" w:rsidRPr="00D44257" w:rsidTr="00284D45">
        <w:tc>
          <w:tcPr>
            <w:tcW w:w="4247" w:type="dxa"/>
            <w:vMerge/>
          </w:tcPr>
          <w:p w:rsidR="00E70055" w:rsidRPr="00D44257" w:rsidRDefault="00E70055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47" w:type="dxa"/>
          </w:tcPr>
          <w:p w:rsidR="00E70055" w:rsidRPr="00D44257" w:rsidRDefault="00E70055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rboreal grassland savanna</w:t>
            </w:r>
            <w:r w:rsidR="00284D4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</w:t>
            </w:r>
          </w:p>
        </w:tc>
      </w:tr>
      <w:tr w:rsidR="00E70055" w:rsidRPr="00D44257" w:rsidTr="00284D45">
        <w:tc>
          <w:tcPr>
            <w:tcW w:w="4247" w:type="dxa"/>
            <w:vMerge/>
          </w:tcPr>
          <w:p w:rsidR="00E70055" w:rsidRPr="00D44257" w:rsidRDefault="00E70055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47" w:type="dxa"/>
          </w:tcPr>
          <w:p w:rsidR="00E70055" w:rsidRPr="00D44257" w:rsidRDefault="00E70055" w:rsidP="00D733FC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orested savanna</w:t>
            </w:r>
            <w:r w:rsidR="00284D4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</w:t>
            </w:r>
          </w:p>
        </w:tc>
      </w:tr>
      <w:tr w:rsidR="00E70055" w:rsidRPr="00D44257" w:rsidTr="00284D45">
        <w:tc>
          <w:tcPr>
            <w:tcW w:w="4247" w:type="dxa"/>
            <w:vMerge w:val="restart"/>
          </w:tcPr>
          <w:p w:rsidR="00E70055" w:rsidRPr="00D44257" w:rsidRDefault="00E70055" w:rsidP="00284D45">
            <w:pPr>
              <w:autoSpaceDE w:val="0"/>
              <w:autoSpaceDN w:val="0"/>
              <w:adjustRightInd w:val="0"/>
              <w:spacing w:before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vanna</w:t>
            </w:r>
            <w:r w:rsidR="00284D4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</w:t>
            </w: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without gallery forest</w:t>
            </w:r>
          </w:p>
        </w:tc>
        <w:tc>
          <w:tcPr>
            <w:tcW w:w="4247" w:type="dxa"/>
          </w:tcPr>
          <w:p w:rsidR="00E70055" w:rsidRPr="00D44257" w:rsidRDefault="00E70055" w:rsidP="00284D45">
            <w:pPr>
              <w:autoSpaceDE w:val="0"/>
              <w:autoSpaceDN w:val="0"/>
              <w:adjustRightInd w:val="0"/>
              <w:spacing w:before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hrubland savanna</w:t>
            </w:r>
            <w:r w:rsidR="00284D4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</w:t>
            </w:r>
          </w:p>
        </w:tc>
      </w:tr>
      <w:tr w:rsidR="00E70055" w:rsidRPr="00D44257" w:rsidTr="00284D45">
        <w:tc>
          <w:tcPr>
            <w:tcW w:w="4247" w:type="dxa"/>
            <w:vMerge/>
          </w:tcPr>
          <w:p w:rsidR="00E70055" w:rsidRPr="00D44257" w:rsidRDefault="00E70055" w:rsidP="00E7005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47" w:type="dxa"/>
          </w:tcPr>
          <w:p w:rsidR="00E70055" w:rsidRPr="00D44257" w:rsidRDefault="00E70055" w:rsidP="00E7005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rboreal savanna</w:t>
            </w:r>
            <w:r w:rsidR="00284D4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</w:t>
            </w:r>
          </w:p>
        </w:tc>
      </w:tr>
      <w:tr w:rsidR="00E70055" w:rsidRPr="00D44257" w:rsidTr="00284D45">
        <w:tc>
          <w:tcPr>
            <w:tcW w:w="4247" w:type="dxa"/>
            <w:vMerge/>
          </w:tcPr>
          <w:p w:rsidR="00E70055" w:rsidRPr="00D44257" w:rsidRDefault="00E70055" w:rsidP="00E7005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47" w:type="dxa"/>
          </w:tcPr>
          <w:p w:rsidR="00E70055" w:rsidRPr="00D44257" w:rsidRDefault="00E70055" w:rsidP="00E7005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vanna</w:t>
            </w:r>
            <w:r w:rsidR="00284D4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</w:t>
            </w: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park</w:t>
            </w:r>
          </w:p>
        </w:tc>
      </w:tr>
      <w:tr w:rsidR="00E70055" w:rsidRPr="00D44257" w:rsidTr="00284D45">
        <w:tc>
          <w:tcPr>
            <w:tcW w:w="4247" w:type="dxa"/>
            <w:vMerge/>
          </w:tcPr>
          <w:p w:rsidR="00E70055" w:rsidRPr="00D44257" w:rsidRDefault="00E70055" w:rsidP="00E7005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47" w:type="dxa"/>
          </w:tcPr>
          <w:p w:rsidR="00E70055" w:rsidRPr="00D44257" w:rsidRDefault="00E70055" w:rsidP="00E7005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rassland savanna</w:t>
            </w:r>
            <w:r w:rsidR="00284D4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</w:t>
            </w:r>
          </w:p>
        </w:tc>
      </w:tr>
      <w:tr w:rsidR="00E70055" w:rsidRPr="00D44257" w:rsidTr="00284D45">
        <w:tc>
          <w:tcPr>
            <w:tcW w:w="4247" w:type="dxa"/>
            <w:vMerge/>
          </w:tcPr>
          <w:p w:rsidR="00E70055" w:rsidRPr="00D44257" w:rsidRDefault="00E70055" w:rsidP="00E7005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47" w:type="dxa"/>
          </w:tcPr>
          <w:p w:rsidR="00E70055" w:rsidRPr="00D44257" w:rsidRDefault="00E70055" w:rsidP="00E7005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rboreal grassland savanna</w:t>
            </w:r>
            <w:r w:rsidR="00284D4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</w:t>
            </w:r>
          </w:p>
        </w:tc>
      </w:tr>
      <w:tr w:rsidR="00E70055" w:rsidRPr="00D44257" w:rsidTr="00284D45">
        <w:tc>
          <w:tcPr>
            <w:tcW w:w="4247" w:type="dxa"/>
            <w:vMerge/>
          </w:tcPr>
          <w:p w:rsidR="00E70055" w:rsidRPr="00D44257" w:rsidRDefault="00E70055" w:rsidP="00E7005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47" w:type="dxa"/>
          </w:tcPr>
          <w:p w:rsidR="00E70055" w:rsidRPr="00D44257" w:rsidRDefault="00E70055" w:rsidP="00E7005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orested savanna</w:t>
            </w:r>
            <w:r w:rsidR="00284D4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</w:t>
            </w:r>
          </w:p>
        </w:tc>
      </w:tr>
      <w:tr w:rsidR="00E70055" w:rsidRPr="00D44257" w:rsidTr="00284D45">
        <w:tc>
          <w:tcPr>
            <w:tcW w:w="4247" w:type="dxa"/>
            <w:vMerge w:val="restart"/>
          </w:tcPr>
          <w:p w:rsidR="00E70055" w:rsidRPr="00D44257" w:rsidRDefault="00284D45" w:rsidP="00284D45">
            <w:pPr>
              <w:autoSpaceDE w:val="0"/>
              <w:autoSpaceDN w:val="0"/>
              <w:adjustRightInd w:val="0"/>
              <w:spacing w:before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uman-use land cover</w:t>
            </w:r>
          </w:p>
        </w:tc>
        <w:tc>
          <w:tcPr>
            <w:tcW w:w="4247" w:type="dxa"/>
          </w:tcPr>
          <w:p w:rsidR="00E70055" w:rsidRPr="00D44257" w:rsidRDefault="00E70055" w:rsidP="00284D45">
            <w:pPr>
              <w:autoSpaceDE w:val="0"/>
              <w:autoSpaceDN w:val="0"/>
              <w:adjustRightInd w:val="0"/>
              <w:spacing w:before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ultivated areas</w:t>
            </w:r>
          </w:p>
        </w:tc>
      </w:tr>
      <w:tr w:rsidR="00E70055" w:rsidRPr="00D44257" w:rsidTr="00284D45">
        <w:tc>
          <w:tcPr>
            <w:tcW w:w="4247" w:type="dxa"/>
            <w:vMerge/>
          </w:tcPr>
          <w:p w:rsidR="00E70055" w:rsidRPr="00D44257" w:rsidRDefault="00E70055" w:rsidP="00E7005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47" w:type="dxa"/>
          </w:tcPr>
          <w:p w:rsidR="00E70055" w:rsidRPr="00D44257" w:rsidRDefault="00E70055" w:rsidP="00E7005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forestation areas</w:t>
            </w:r>
          </w:p>
        </w:tc>
      </w:tr>
      <w:tr w:rsidR="00E70055" w:rsidRPr="00D44257" w:rsidTr="00284D45">
        <w:tc>
          <w:tcPr>
            <w:tcW w:w="4247" w:type="dxa"/>
            <w:vMerge/>
          </w:tcPr>
          <w:p w:rsidR="00E70055" w:rsidRPr="00D44257" w:rsidRDefault="00E70055" w:rsidP="00E7005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47" w:type="dxa"/>
          </w:tcPr>
          <w:p w:rsidR="00E70055" w:rsidRPr="00D44257" w:rsidRDefault="00E70055" w:rsidP="00E7005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stures</w:t>
            </w:r>
          </w:p>
        </w:tc>
      </w:tr>
      <w:tr w:rsidR="00E70055" w:rsidRPr="00D44257" w:rsidTr="00284D45">
        <w:tc>
          <w:tcPr>
            <w:tcW w:w="4247" w:type="dxa"/>
            <w:vMerge/>
          </w:tcPr>
          <w:p w:rsidR="00E70055" w:rsidRPr="00D44257" w:rsidRDefault="00E70055" w:rsidP="00E7005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47" w:type="dxa"/>
          </w:tcPr>
          <w:p w:rsidR="00E70055" w:rsidRPr="00D44257" w:rsidRDefault="00E70055" w:rsidP="00284D4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Mining </w:t>
            </w:r>
            <w:r w:rsidR="00284D4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</w:t>
            </w: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fluence</w:t>
            </w:r>
          </w:p>
        </w:tc>
      </w:tr>
      <w:tr w:rsidR="00E70055" w:rsidRPr="00D44257" w:rsidTr="00284D45">
        <w:tc>
          <w:tcPr>
            <w:tcW w:w="4247" w:type="dxa"/>
            <w:vMerge/>
          </w:tcPr>
          <w:p w:rsidR="00E70055" w:rsidRPr="00D44257" w:rsidRDefault="00E70055" w:rsidP="00E7005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47" w:type="dxa"/>
          </w:tcPr>
          <w:p w:rsidR="00E70055" w:rsidRPr="00D44257" w:rsidRDefault="00E70055" w:rsidP="00E7005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rban influence</w:t>
            </w:r>
          </w:p>
        </w:tc>
      </w:tr>
      <w:tr w:rsidR="00E70055" w:rsidRPr="00D44257" w:rsidTr="00284D45">
        <w:tc>
          <w:tcPr>
            <w:tcW w:w="4247" w:type="dxa"/>
            <w:vMerge w:val="restart"/>
          </w:tcPr>
          <w:p w:rsidR="00E70055" w:rsidRPr="00D44257" w:rsidRDefault="00E70055" w:rsidP="00284D45">
            <w:pPr>
              <w:autoSpaceDE w:val="0"/>
              <w:autoSpaceDN w:val="0"/>
              <w:adjustRightInd w:val="0"/>
              <w:spacing w:before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ther</w:t>
            </w:r>
          </w:p>
        </w:tc>
        <w:tc>
          <w:tcPr>
            <w:tcW w:w="4247" w:type="dxa"/>
          </w:tcPr>
          <w:p w:rsidR="00E70055" w:rsidRPr="00D44257" w:rsidRDefault="00E70055" w:rsidP="00284D45">
            <w:pPr>
              <w:autoSpaceDE w:val="0"/>
              <w:autoSpaceDN w:val="0"/>
              <w:adjustRightInd w:val="0"/>
              <w:spacing w:before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condary vegetation</w:t>
            </w:r>
          </w:p>
        </w:tc>
      </w:tr>
      <w:tr w:rsidR="00E70055" w:rsidRPr="00D44257" w:rsidTr="00284D45">
        <w:tc>
          <w:tcPr>
            <w:tcW w:w="4247" w:type="dxa"/>
            <w:vMerge/>
          </w:tcPr>
          <w:p w:rsidR="00E70055" w:rsidRPr="00D44257" w:rsidRDefault="00E70055" w:rsidP="00E7005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47" w:type="dxa"/>
          </w:tcPr>
          <w:p w:rsidR="00E70055" w:rsidRPr="00D44257" w:rsidRDefault="00E70055" w:rsidP="00E7005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ioneer vegetation type 1</w:t>
            </w:r>
          </w:p>
        </w:tc>
      </w:tr>
      <w:tr w:rsidR="00E70055" w:rsidRPr="00D44257" w:rsidTr="00284D45">
        <w:tc>
          <w:tcPr>
            <w:tcW w:w="4247" w:type="dxa"/>
            <w:vMerge/>
          </w:tcPr>
          <w:p w:rsidR="00E70055" w:rsidRPr="00D44257" w:rsidRDefault="00E70055" w:rsidP="00E7005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47" w:type="dxa"/>
          </w:tcPr>
          <w:p w:rsidR="00E70055" w:rsidRPr="00D44257" w:rsidRDefault="00E70055" w:rsidP="00E7005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ioneer vegetation type 2</w:t>
            </w:r>
          </w:p>
        </w:tc>
      </w:tr>
      <w:tr w:rsidR="00E70055" w:rsidRPr="00D44257" w:rsidTr="00284D45">
        <w:tc>
          <w:tcPr>
            <w:tcW w:w="4247" w:type="dxa"/>
            <w:vMerge/>
          </w:tcPr>
          <w:p w:rsidR="00E70055" w:rsidRPr="00D44257" w:rsidRDefault="00E70055" w:rsidP="00E7005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47" w:type="dxa"/>
          </w:tcPr>
          <w:p w:rsidR="00E70055" w:rsidRPr="00D44257" w:rsidRDefault="00E70055" w:rsidP="00E7005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ioneer vegetation type 3</w:t>
            </w:r>
          </w:p>
        </w:tc>
      </w:tr>
      <w:tr w:rsidR="00E70055" w:rsidRPr="00D44257" w:rsidTr="00284D45">
        <w:tc>
          <w:tcPr>
            <w:tcW w:w="4247" w:type="dxa"/>
            <w:vMerge/>
          </w:tcPr>
          <w:p w:rsidR="00E70055" w:rsidRPr="00D44257" w:rsidRDefault="00E70055" w:rsidP="00E7005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47" w:type="dxa"/>
          </w:tcPr>
          <w:p w:rsidR="00E70055" w:rsidRPr="00D44257" w:rsidRDefault="00E70055" w:rsidP="00E7005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egetation refuges</w:t>
            </w:r>
          </w:p>
        </w:tc>
      </w:tr>
      <w:tr w:rsidR="00E70055" w:rsidRPr="00D44257" w:rsidTr="00284D45">
        <w:tc>
          <w:tcPr>
            <w:tcW w:w="4247" w:type="dxa"/>
            <w:vMerge/>
          </w:tcPr>
          <w:p w:rsidR="00E70055" w:rsidRPr="00D44257" w:rsidRDefault="00E70055" w:rsidP="00E7005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47" w:type="dxa"/>
          </w:tcPr>
          <w:p w:rsidR="00E70055" w:rsidRPr="00D44257" w:rsidRDefault="00E70055" w:rsidP="00E7005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Water</w:t>
            </w:r>
          </w:p>
        </w:tc>
      </w:tr>
    </w:tbl>
    <w:p w:rsidR="00391EA5" w:rsidRPr="00D44257" w:rsidRDefault="00391EA5" w:rsidP="00D733FC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E70055" w:rsidRPr="00D44257" w:rsidRDefault="00E70055" w:rsidP="00D733FC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7C24DC" w:rsidRPr="00D44257" w:rsidRDefault="007C24DC" w:rsidP="00D733FC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7C24DC" w:rsidRPr="00D44257" w:rsidRDefault="007C24DC" w:rsidP="00D733FC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FB7C62" w:rsidRPr="00284D45" w:rsidRDefault="00FB7C62" w:rsidP="00D733FC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84D45">
        <w:rPr>
          <w:rFonts w:ascii="Times New Roman" w:hAnsi="Times New Roman" w:cs="Times New Roman"/>
          <w:sz w:val="24"/>
          <w:szCs w:val="24"/>
        </w:rPr>
        <w:t>References</w:t>
      </w:r>
    </w:p>
    <w:p w:rsidR="00FB7C62" w:rsidRPr="00D44257" w:rsidRDefault="00B11CB3" w:rsidP="00FB7C62">
      <w:pPr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sz w:val="24"/>
          <w:szCs w:val="24"/>
        </w:rPr>
      </w:pPr>
      <w:proofErr w:type="spellStart"/>
      <w:r w:rsidRPr="00284D45">
        <w:rPr>
          <w:rFonts w:ascii="Times New Roman" w:hAnsi="Times New Roman" w:cs="Times New Roman"/>
          <w:smallCaps/>
          <w:sz w:val="24"/>
          <w:szCs w:val="24"/>
        </w:rPr>
        <w:t>Bayma</w:t>
      </w:r>
      <w:proofErr w:type="spellEnd"/>
      <w:r w:rsidR="00FB7C62" w:rsidRPr="00284D45">
        <w:rPr>
          <w:rFonts w:ascii="Times New Roman" w:hAnsi="Times New Roman" w:cs="Times New Roman"/>
          <w:smallCaps/>
          <w:sz w:val="24"/>
          <w:szCs w:val="24"/>
        </w:rPr>
        <w:t>, A., M</w:t>
      </w:r>
      <w:r w:rsidRPr="00284D45">
        <w:rPr>
          <w:rFonts w:ascii="Times New Roman" w:hAnsi="Times New Roman" w:cs="Times New Roman"/>
          <w:smallCaps/>
          <w:sz w:val="24"/>
          <w:szCs w:val="24"/>
        </w:rPr>
        <w:t>attos</w:t>
      </w:r>
      <w:r w:rsidR="00FB7C62" w:rsidRPr="00284D45">
        <w:rPr>
          <w:rFonts w:ascii="Times New Roman" w:hAnsi="Times New Roman" w:cs="Times New Roman"/>
          <w:smallCaps/>
          <w:sz w:val="24"/>
          <w:szCs w:val="24"/>
        </w:rPr>
        <w:t>, J., S</w:t>
      </w:r>
      <w:r w:rsidRPr="00284D45">
        <w:rPr>
          <w:rFonts w:ascii="Times New Roman" w:hAnsi="Times New Roman" w:cs="Times New Roman"/>
          <w:smallCaps/>
          <w:sz w:val="24"/>
          <w:szCs w:val="24"/>
        </w:rPr>
        <w:t>ano</w:t>
      </w:r>
      <w:r w:rsidR="00FB7C62" w:rsidRPr="00284D45">
        <w:rPr>
          <w:rFonts w:ascii="Times New Roman" w:hAnsi="Times New Roman" w:cs="Times New Roman"/>
          <w:smallCaps/>
          <w:sz w:val="24"/>
          <w:szCs w:val="24"/>
        </w:rPr>
        <w:t>, E., C</w:t>
      </w:r>
      <w:r w:rsidRPr="00284D45">
        <w:rPr>
          <w:rFonts w:ascii="Times New Roman" w:hAnsi="Times New Roman" w:cs="Times New Roman"/>
          <w:smallCaps/>
          <w:sz w:val="24"/>
          <w:szCs w:val="24"/>
        </w:rPr>
        <w:t>arneiro</w:t>
      </w:r>
      <w:r w:rsidR="00FB7C62" w:rsidRPr="00284D45">
        <w:rPr>
          <w:rFonts w:ascii="Times New Roman" w:hAnsi="Times New Roman" w:cs="Times New Roman"/>
          <w:smallCaps/>
          <w:sz w:val="24"/>
          <w:szCs w:val="24"/>
        </w:rPr>
        <w:t>, C., F</w:t>
      </w:r>
      <w:r w:rsidRPr="00284D45">
        <w:rPr>
          <w:rFonts w:ascii="Times New Roman" w:hAnsi="Times New Roman" w:cs="Times New Roman"/>
          <w:smallCaps/>
          <w:sz w:val="24"/>
          <w:szCs w:val="24"/>
        </w:rPr>
        <w:t>reitas</w:t>
      </w:r>
      <w:r w:rsidR="00FB7C62" w:rsidRPr="00284D45">
        <w:rPr>
          <w:rFonts w:ascii="Times New Roman" w:hAnsi="Times New Roman" w:cs="Times New Roman"/>
          <w:smallCaps/>
          <w:sz w:val="24"/>
          <w:szCs w:val="24"/>
        </w:rPr>
        <w:t>, D., S</w:t>
      </w:r>
      <w:r w:rsidRPr="00284D45">
        <w:rPr>
          <w:rFonts w:ascii="Times New Roman" w:hAnsi="Times New Roman" w:cs="Times New Roman"/>
          <w:smallCaps/>
          <w:sz w:val="24"/>
          <w:szCs w:val="24"/>
        </w:rPr>
        <w:t>ilva</w:t>
      </w:r>
      <w:r w:rsidR="00FB7C62" w:rsidRPr="00D44257">
        <w:rPr>
          <w:rFonts w:ascii="Times New Roman" w:hAnsi="Times New Roman" w:cs="Times New Roman"/>
          <w:sz w:val="24"/>
          <w:szCs w:val="24"/>
        </w:rPr>
        <w:t xml:space="preserve">, D. </w:t>
      </w:r>
      <w:r w:rsidRPr="00D44257">
        <w:rPr>
          <w:rFonts w:ascii="Times New Roman" w:hAnsi="Times New Roman" w:cs="Times New Roman"/>
          <w:sz w:val="24"/>
          <w:szCs w:val="24"/>
        </w:rPr>
        <w:t>et al</w:t>
      </w:r>
      <w:r w:rsidR="00FB7C62" w:rsidRPr="00D44257">
        <w:rPr>
          <w:rFonts w:ascii="Times New Roman" w:hAnsi="Times New Roman" w:cs="Times New Roman"/>
          <w:sz w:val="24"/>
          <w:szCs w:val="24"/>
        </w:rPr>
        <w:t xml:space="preserve">. (2011) </w:t>
      </w:r>
      <w:r w:rsidR="00FB7C62" w:rsidRPr="00284D45">
        <w:rPr>
          <w:rFonts w:ascii="Times New Roman" w:hAnsi="Times New Roman" w:cs="Times New Roman"/>
          <w:i/>
          <w:sz w:val="24"/>
          <w:szCs w:val="24"/>
        </w:rPr>
        <w:t>Monitoramento do bioma Cerrado 2009</w:t>
      </w:r>
      <w:r w:rsidR="00284D45" w:rsidRPr="00284D45">
        <w:rPr>
          <w:rFonts w:ascii="Times New Roman" w:hAnsi="Times New Roman" w:cs="Times New Roman"/>
          <w:i/>
          <w:sz w:val="24"/>
          <w:szCs w:val="24"/>
        </w:rPr>
        <w:t>–</w:t>
      </w:r>
      <w:r w:rsidR="00FB7C62" w:rsidRPr="00284D45">
        <w:rPr>
          <w:rFonts w:ascii="Times New Roman" w:hAnsi="Times New Roman" w:cs="Times New Roman"/>
          <w:i/>
          <w:sz w:val="24"/>
          <w:szCs w:val="24"/>
        </w:rPr>
        <w:t>2010</w:t>
      </w:r>
      <w:r w:rsidR="00FB7C62" w:rsidRPr="00D44257">
        <w:rPr>
          <w:rFonts w:ascii="Times New Roman" w:hAnsi="Times New Roman" w:cs="Times New Roman"/>
          <w:sz w:val="24"/>
          <w:szCs w:val="24"/>
        </w:rPr>
        <w:t>.</w:t>
      </w:r>
      <w:r w:rsidR="0080488A" w:rsidRPr="00D44257">
        <w:rPr>
          <w:rFonts w:ascii="Times New Roman" w:hAnsi="Times New Roman" w:cs="Times New Roman"/>
          <w:sz w:val="24"/>
          <w:szCs w:val="24"/>
        </w:rPr>
        <w:t xml:space="preserve"> Ministério do Meio Ambiente/IBAMA, Brasília, </w:t>
      </w:r>
      <w:proofErr w:type="spellStart"/>
      <w:r w:rsidR="0080488A" w:rsidRPr="00D44257">
        <w:rPr>
          <w:rFonts w:ascii="Times New Roman" w:hAnsi="Times New Roman" w:cs="Times New Roman"/>
          <w:sz w:val="24"/>
          <w:szCs w:val="24"/>
        </w:rPr>
        <w:t>B</w:t>
      </w:r>
      <w:r w:rsidR="00284D45">
        <w:rPr>
          <w:rFonts w:ascii="Times New Roman" w:hAnsi="Times New Roman" w:cs="Times New Roman"/>
          <w:sz w:val="24"/>
          <w:szCs w:val="24"/>
        </w:rPr>
        <w:t>razil</w:t>
      </w:r>
      <w:proofErr w:type="spellEnd"/>
      <w:r w:rsidR="0080488A" w:rsidRPr="00D44257">
        <w:rPr>
          <w:rFonts w:ascii="Times New Roman" w:hAnsi="Times New Roman" w:cs="Times New Roman"/>
          <w:sz w:val="24"/>
          <w:szCs w:val="24"/>
        </w:rPr>
        <w:t>.</w:t>
      </w:r>
    </w:p>
    <w:p w:rsidR="00FB7C62" w:rsidRPr="00D44257" w:rsidRDefault="00FB7C62" w:rsidP="00FB7C62">
      <w:pPr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sz w:val="24"/>
          <w:szCs w:val="24"/>
        </w:rPr>
      </w:pPr>
      <w:r w:rsidRPr="00D44257">
        <w:rPr>
          <w:rFonts w:ascii="Times New Roman" w:hAnsi="Times New Roman" w:cs="Times New Roman"/>
          <w:sz w:val="24"/>
          <w:szCs w:val="24"/>
        </w:rPr>
        <w:t>IBGE</w:t>
      </w:r>
      <w:r w:rsidR="00284D45">
        <w:rPr>
          <w:rFonts w:ascii="Times New Roman" w:hAnsi="Times New Roman" w:cs="Times New Roman"/>
          <w:sz w:val="24"/>
          <w:szCs w:val="24"/>
        </w:rPr>
        <w:t xml:space="preserve"> (</w:t>
      </w:r>
      <w:r w:rsidR="00284D45" w:rsidRPr="00284D45">
        <w:rPr>
          <w:rFonts w:ascii="Times New Roman" w:hAnsi="Times New Roman" w:cs="Times New Roman"/>
          <w:smallCaps/>
          <w:sz w:val="24"/>
          <w:szCs w:val="24"/>
        </w:rPr>
        <w:t>Instituto Brasileiro de Geografia e Estatística</w:t>
      </w:r>
      <w:r w:rsidR="00284D45">
        <w:rPr>
          <w:rFonts w:ascii="Times New Roman" w:hAnsi="Times New Roman" w:cs="Times New Roman"/>
          <w:sz w:val="24"/>
          <w:szCs w:val="24"/>
        </w:rPr>
        <w:t>)</w:t>
      </w:r>
      <w:r w:rsidRPr="00D44257">
        <w:rPr>
          <w:rFonts w:ascii="Times New Roman" w:hAnsi="Times New Roman" w:cs="Times New Roman"/>
          <w:sz w:val="24"/>
          <w:szCs w:val="24"/>
        </w:rPr>
        <w:t xml:space="preserve"> (1992) </w:t>
      </w:r>
      <w:r w:rsidRPr="00284D45">
        <w:rPr>
          <w:rFonts w:ascii="Times New Roman" w:hAnsi="Times New Roman" w:cs="Times New Roman"/>
          <w:i/>
          <w:sz w:val="24"/>
          <w:szCs w:val="24"/>
        </w:rPr>
        <w:t>Manual Técnico da Vegetação Brasileira</w:t>
      </w:r>
      <w:r w:rsidRPr="00D44257">
        <w:rPr>
          <w:rFonts w:ascii="Times New Roman" w:hAnsi="Times New Roman" w:cs="Times New Roman"/>
          <w:sz w:val="24"/>
          <w:szCs w:val="24"/>
        </w:rPr>
        <w:t xml:space="preserve">. IBGE, Rio de Janeiro, </w:t>
      </w:r>
      <w:proofErr w:type="spellStart"/>
      <w:r w:rsidRPr="00D44257">
        <w:rPr>
          <w:rFonts w:ascii="Times New Roman" w:hAnsi="Times New Roman" w:cs="Times New Roman"/>
          <w:sz w:val="24"/>
          <w:szCs w:val="24"/>
        </w:rPr>
        <w:t>B</w:t>
      </w:r>
      <w:r w:rsidR="00284D45">
        <w:rPr>
          <w:rFonts w:ascii="Times New Roman" w:hAnsi="Times New Roman" w:cs="Times New Roman"/>
          <w:sz w:val="24"/>
          <w:szCs w:val="24"/>
        </w:rPr>
        <w:t>razil</w:t>
      </w:r>
      <w:proofErr w:type="spellEnd"/>
      <w:r w:rsidRPr="00D44257">
        <w:rPr>
          <w:rFonts w:ascii="Times New Roman" w:hAnsi="Times New Roman" w:cs="Times New Roman"/>
          <w:sz w:val="24"/>
          <w:szCs w:val="24"/>
        </w:rPr>
        <w:t>.</w:t>
      </w:r>
    </w:p>
    <w:p w:rsidR="00FB7C62" w:rsidRPr="00D44257" w:rsidRDefault="00FB7C62" w:rsidP="00FB7C62">
      <w:pPr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sz w:val="24"/>
          <w:szCs w:val="24"/>
        </w:rPr>
      </w:pPr>
      <w:r w:rsidRPr="00D44257">
        <w:rPr>
          <w:rFonts w:ascii="Times New Roman" w:hAnsi="Times New Roman" w:cs="Times New Roman"/>
          <w:sz w:val="24"/>
          <w:szCs w:val="24"/>
        </w:rPr>
        <w:t>MMA</w:t>
      </w:r>
      <w:r w:rsidR="00DF3819">
        <w:rPr>
          <w:rFonts w:ascii="Times New Roman" w:hAnsi="Times New Roman" w:cs="Times New Roman"/>
          <w:sz w:val="24"/>
          <w:szCs w:val="24"/>
        </w:rPr>
        <w:t xml:space="preserve"> </w:t>
      </w:r>
      <w:r w:rsidR="00DF3819" w:rsidRPr="00A330EE">
        <w:rPr>
          <w:rStyle w:val="Collab"/>
          <w:rFonts w:ascii="Times New Roman" w:hAnsi="Times New Roman" w:cs="Times New Roman"/>
          <w:color w:val="auto"/>
          <w:sz w:val="24"/>
          <w:szCs w:val="24"/>
        </w:rPr>
        <w:t>(</w:t>
      </w:r>
      <w:r w:rsidR="00DF3819" w:rsidRPr="00A330EE">
        <w:rPr>
          <w:rStyle w:val="PublisherName"/>
          <w:rFonts w:ascii="Times New Roman" w:hAnsi="Times New Roman" w:cs="Times New Roman"/>
          <w:smallCaps/>
          <w:color w:val="auto"/>
          <w:sz w:val="24"/>
          <w:szCs w:val="24"/>
        </w:rPr>
        <w:t>Ministério do Meio Ambiente</w:t>
      </w:r>
      <w:r w:rsidR="00DF3819" w:rsidRPr="00A330EE">
        <w:rPr>
          <w:rStyle w:val="PublisherName"/>
          <w:rFonts w:ascii="Times New Roman" w:hAnsi="Times New Roman" w:cs="Times New Roman"/>
          <w:color w:val="auto"/>
          <w:sz w:val="24"/>
          <w:szCs w:val="24"/>
        </w:rPr>
        <w:t>)</w:t>
      </w:r>
      <w:r w:rsidRPr="00D44257">
        <w:rPr>
          <w:rFonts w:ascii="Times New Roman" w:hAnsi="Times New Roman" w:cs="Times New Roman"/>
          <w:sz w:val="24"/>
          <w:szCs w:val="24"/>
        </w:rPr>
        <w:t xml:space="preserve"> (2004a) Mapa vegetação Cerrado</w:t>
      </w:r>
      <w:r w:rsidR="00DF3819">
        <w:rPr>
          <w:rFonts w:ascii="Times New Roman" w:hAnsi="Times New Roman" w:cs="Times New Roman"/>
          <w:sz w:val="24"/>
          <w:szCs w:val="24"/>
        </w:rPr>
        <w:t>:</w:t>
      </w:r>
      <w:r w:rsidRPr="00D44257">
        <w:rPr>
          <w:rFonts w:ascii="Times New Roman" w:hAnsi="Times New Roman" w:cs="Times New Roman"/>
          <w:sz w:val="24"/>
          <w:szCs w:val="24"/>
        </w:rPr>
        <w:t xml:space="preserve"> P</w:t>
      </w:r>
      <w:r w:rsidR="00DF3819">
        <w:rPr>
          <w:rFonts w:ascii="Times New Roman" w:hAnsi="Times New Roman" w:cs="Times New Roman"/>
          <w:sz w:val="24"/>
          <w:szCs w:val="24"/>
        </w:rPr>
        <w:t>ROBIO</w:t>
      </w:r>
      <w:r w:rsidRPr="00D44257">
        <w:rPr>
          <w:rFonts w:ascii="Times New Roman" w:hAnsi="Times New Roman" w:cs="Times New Roman"/>
          <w:sz w:val="24"/>
          <w:szCs w:val="24"/>
        </w:rPr>
        <w:t xml:space="preserve"> I. Http://mapas.mma.gov.br/mapas/aplic/probio/datadownload.htm [accessed 8 December 2014].</w:t>
      </w:r>
    </w:p>
    <w:p w:rsidR="00FB7C62" w:rsidRPr="00A330EE" w:rsidRDefault="00FB7C62" w:rsidP="00FB7C62">
      <w:pPr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sz w:val="24"/>
          <w:szCs w:val="24"/>
        </w:rPr>
      </w:pPr>
      <w:r w:rsidRPr="00D44257">
        <w:rPr>
          <w:rFonts w:ascii="Times New Roman" w:hAnsi="Times New Roman" w:cs="Times New Roman"/>
          <w:sz w:val="24"/>
          <w:szCs w:val="24"/>
        </w:rPr>
        <w:t>MMA</w:t>
      </w:r>
      <w:r w:rsidR="00DF3819">
        <w:rPr>
          <w:rFonts w:ascii="Times New Roman" w:hAnsi="Times New Roman" w:cs="Times New Roman"/>
          <w:sz w:val="24"/>
          <w:szCs w:val="24"/>
        </w:rPr>
        <w:t xml:space="preserve"> </w:t>
      </w:r>
      <w:r w:rsidR="00DF3819" w:rsidRPr="00A330EE">
        <w:rPr>
          <w:rStyle w:val="Collab"/>
          <w:rFonts w:ascii="Times New Roman" w:hAnsi="Times New Roman" w:cs="Times New Roman"/>
          <w:color w:val="auto"/>
          <w:sz w:val="24"/>
          <w:szCs w:val="24"/>
        </w:rPr>
        <w:t>(</w:t>
      </w:r>
      <w:r w:rsidR="00DF3819" w:rsidRPr="00A330EE">
        <w:rPr>
          <w:rStyle w:val="PublisherName"/>
          <w:rFonts w:ascii="Times New Roman" w:hAnsi="Times New Roman" w:cs="Times New Roman"/>
          <w:smallCaps/>
          <w:color w:val="auto"/>
          <w:sz w:val="24"/>
          <w:szCs w:val="24"/>
        </w:rPr>
        <w:t>Ministério do Meio Ambiente</w:t>
      </w:r>
      <w:r w:rsidR="00DF3819" w:rsidRPr="00A330EE">
        <w:rPr>
          <w:rStyle w:val="PublisherName"/>
          <w:rFonts w:ascii="Times New Roman" w:hAnsi="Times New Roman" w:cs="Times New Roman"/>
          <w:color w:val="auto"/>
          <w:sz w:val="24"/>
          <w:szCs w:val="24"/>
        </w:rPr>
        <w:t>)</w:t>
      </w:r>
      <w:r w:rsidRPr="00A330EE">
        <w:rPr>
          <w:rFonts w:ascii="Times New Roman" w:hAnsi="Times New Roman" w:cs="Times New Roman"/>
          <w:sz w:val="24"/>
          <w:szCs w:val="24"/>
        </w:rPr>
        <w:t xml:space="preserve"> </w:t>
      </w:r>
      <w:r w:rsidRPr="00D44257">
        <w:rPr>
          <w:rFonts w:ascii="Times New Roman" w:hAnsi="Times New Roman" w:cs="Times New Roman"/>
          <w:sz w:val="24"/>
          <w:szCs w:val="24"/>
        </w:rPr>
        <w:t>(2004b) Projeto de conservação e utilização sustentável da diversidade biológica brasileira</w:t>
      </w:r>
      <w:r w:rsidR="00DF3819">
        <w:rPr>
          <w:rFonts w:ascii="Times New Roman" w:hAnsi="Times New Roman" w:cs="Times New Roman"/>
          <w:sz w:val="24"/>
          <w:szCs w:val="24"/>
        </w:rPr>
        <w:t xml:space="preserve">: </w:t>
      </w:r>
      <w:r w:rsidRPr="00D44257">
        <w:rPr>
          <w:rFonts w:ascii="Times New Roman" w:hAnsi="Times New Roman" w:cs="Times New Roman"/>
          <w:sz w:val="24"/>
          <w:szCs w:val="24"/>
        </w:rPr>
        <w:t xml:space="preserve">PROBIO I. </w:t>
      </w:r>
      <w:r w:rsidRPr="00A330EE">
        <w:rPr>
          <w:rFonts w:ascii="Times New Roman" w:hAnsi="Times New Roman" w:cs="Times New Roman"/>
          <w:sz w:val="24"/>
          <w:szCs w:val="24"/>
        </w:rPr>
        <w:t>Http://www.mma.gov.br/biodiversidade/projetos-sobre-a-biodiveridade/projeto-de-conservação-e-utilização-sustentável-da-diversidade-biológica-brasileira-probio-i [</w:t>
      </w:r>
      <w:proofErr w:type="spellStart"/>
      <w:r w:rsidRPr="00A330EE">
        <w:rPr>
          <w:rFonts w:ascii="Times New Roman" w:hAnsi="Times New Roman" w:cs="Times New Roman"/>
          <w:sz w:val="24"/>
          <w:szCs w:val="24"/>
        </w:rPr>
        <w:t>accessed</w:t>
      </w:r>
      <w:proofErr w:type="spellEnd"/>
      <w:r w:rsidRPr="00A330EE">
        <w:rPr>
          <w:rFonts w:ascii="Times New Roman" w:hAnsi="Times New Roman" w:cs="Times New Roman"/>
          <w:sz w:val="24"/>
          <w:szCs w:val="24"/>
        </w:rPr>
        <w:t xml:space="preserve"> 8 </w:t>
      </w:r>
      <w:proofErr w:type="spellStart"/>
      <w:r w:rsidRPr="00A330EE">
        <w:rPr>
          <w:rFonts w:ascii="Times New Roman" w:hAnsi="Times New Roman" w:cs="Times New Roman"/>
          <w:sz w:val="24"/>
          <w:szCs w:val="24"/>
        </w:rPr>
        <w:t>December</w:t>
      </w:r>
      <w:proofErr w:type="spellEnd"/>
      <w:r w:rsidRPr="00A330EE">
        <w:rPr>
          <w:rFonts w:ascii="Times New Roman" w:hAnsi="Times New Roman" w:cs="Times New Roman"/>
          <w:sz w:val="24"/>
          <w:szCs w:val="24"/>
        </w:rPr>
        <w:t xml:space="preserve"> 2014].</w:t>
      </w:r>
    </w:p>
    <w:p w:rsidR="00FB7C62" w:rsidRPr="00A330EE" w:rsidRDefault="00FB7C62" w:rsidP="00FB7C62">
      <w:pPr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sz w:val="24"/>
          <w:szCs w:val="24"/>
          <w:lang w:val="en-US"/>
        </w:rPr>
      </w:pPr>
      <w:r w:rsidRPr="00D44257">
        <w:rPr>
          <w:rFonts w:ascii="Times New Roman" w:hAnsi="Times New Roman" w:cs="Times New Roman"/>
          <w:sz w:val="24"/>
          <w:szCs w:val="24"/>
        </w:rPr>
        <w:t xml:space="preserve">MMA </w:t>
      </w:r>
      <w:r w:rsidR="00DF3819" w:rsidRPr="00A330EE">
        <w:rPr>
          <w:rStyle w:val="Collab"/>
          <w:rFonts w:ascii="Times New Roman" w:hAnsi="Times New Roman" w:cs="Times New Roman"/>
          <w:color w:val="auto"/>
          <w:sz w:val="24"/>
          <w:szCs w:val="24"/>
        </w:rPr>
        <w:t>(</w:t>
      </w:r>
      <w:r w:rsidR="00DF3819" w:rsidRPr="00A330EE">
        <w:rPr>
          <w:rStyle w:val="PublisherName"/>
          <w:rFonts w:ascii="Times New Roman" w:hAnsi="Times New Roman" w:cs="Times New Roman"/>
          <w:smallCaps/>
          <w:color w:val="auto"/>
          <w:sz w:val="24"/>
          <w:szCs w:val="24"/>
        </w:rPr>
        <w:t>Ministério do Meio Ambiente</w:t>
      </w:r>
      <w:r w:rsidR="00DF3819" w:rsidRPr="00A330EE">
        <w:rPr>
          <w:rStyle w:val="PublisherName"/>
          <w:rFonts w:ascii="Times New Roman" w:hAnsi="Times New Roman" w:cs="Times New Roman"/>
          <w:color w:val="auto"/>
          <w:sz w:val="24"/>
          <w:szCs w:val="24"/>
        </w:rPr>
        <w:t>)</w:t>
      </w:r>
      <w:r w:rsidR="00DF3819" w:rsidRPr="00A330EE">
        <w:rPr>
          <w:rFonts w:ascii="Times New Roman" w:hAnsi="Times New Roman" w:cs="Times New Roman"/>
          <w:sz w:val="24"/>
          <w:szCs w:val="24"/>
        </w:rPr>
        <w:t xml:space="preserve"> </w:t>
      </w:r>
      <w:r w:rsidRPr="00D44257">
        <w:rPr>
          <w:rFonts w:ascii="Times New Roman" w:hAnsi="Times New Roman" w:cs="Times New Roman"/>
          <w:sz w:val="24"/>
          <w:szCs w:val="24"/>
        </w:rPr>
        <w:t>(2009) Projeto Nacional de Ações Integradas Público</w:t>
      </w:r>
      <w:r w:rsidR="00DF3819">
        <w:rPr>
          <w:rFonts w:ascii="Times New Roman" w:hAnsi="Times New Roman" w:cs="Times New Roman"/>
          <w:sz w:val="24"/>
          <w:szCs w:val="24"/>
        </w:rPr>
        <w:t>–</w:t>
      </w:r>
      <w:r w:rsidRPr="00D44257">
        <w:rPr>
          <w:rFonts w:ascii="Times New Roman" w:hAnsi="Times New Roman" w:cs="Times New Roman"/>
          <w:sz w:val="24"/>
          <w:szCs w:val="24"/>
        </w:rPr>
        <w:t>Privadas para Biodiversidade</w:t>
      </w:r>
      <w:r w:rsidR="00DF3819">
        <w:rPr>
          <w:rFonts w:ascii="Times New Roman" w:hAnsi="Times New Roman" w:cs="Times New Roman"/>
          <w:sz w:val="24"/>
          <w:szCs w:val="24"/>
        </w:rPr>
        <w:t xml:space="preserve">: </w:t>
      </w:r>
      <w:r w:rsidRPr="00D44257">
        <w:rPr>
          <w:rFonts w:ascii="Times New Roman" w:hAnsi="Times New Roman" w:cs="Times New Roman"/>
          <w:sz w:val="24"/>
          <w:szCs w:val="24"/>
        </w:rPr>
        <w:t xml:space="preserve">PROBIO II. </w:t>
      </w:r>
      <w:proofErr w:type="spellStart"/>
      <w:r w:rsidR="0080488A" w:rsidRPr="00A330EE">
        <w:rPr>
          <w:rFonts w:ascii="Times New Roman" w:hAnsi="Times New Roman" w:cs="Times New Roman"/>
          <w:sz w:val="24"/>
          <w:szCs w:val="24"/>
          <w:lang w:val="en-US"/>
        </w:rPr>
        <w:t>Ministério</w:t>
      </w:r>
      <w:proofErr w:type="spellEnd"/>
      <w:r w:rsidR="0080488A" w:rsidRPr="00A330EE">
        <w:rPr>
          <w:rFonts w:ascii="Times New Roman" w:hAnsi="Times New Roman" w:cs="Times New Roman"/>
          <w:sz w:val="24"/>
          <w:szCs w:val="24"/>
          <w:lang w:val="en-US"/>
        </w:rPr>
        <w:t xml:space="preserve"> do </w:t>
      </w:r>
      <w:proofErr w:type="spellStart"/>
      <w:r w:rsidR="0080488A" w:rsidRPr="00A330EE">
        <w:rPr>
          <w:rFonts w:ascii="Times New Roman" w:hAnsi="Times New Roman" w:cs="Times New Roman"/>
          <w:sz w:val="24"/>
          <w:szCs w:val="24"/>
          <w:lang w:val="en-US"/>
        </w:rPr>
        <w:t>Meio</w:t>
      </w:r>
      <w:proofErr w:type="spellEnd"/>
      <w:r w:rsidR="0080488A" w:rsidRPr="00A330E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0488A" w:rsidRPr="00A330EE">
        <w:rPr>
          <w:rFonts w:ascii="Times New Roman" w:hAnsi="Times New Roman" w:cs="Times New Roman"/>
          <w:sz w:val="24"/>
          <w:szCs w:val="24"/>
          <w:lang w:val="en-US"/>
        </w:rPr>
        <w:t>Ambiente</w:t>
      </w:r>
      <w:proofErr w:type="spellEnd"/>
      <w:r w:rsidR="0080488A" w:rsidRPr="00A330E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A330EE">
        <w:rPr>
          <w:rFonts w:ascii="Times New Roman" w:hAnsi="Times New Roman" w:cs="Times New Roman"/>
          <w:sz w:val="24"/>
          <w:szCs w:val="24"/>
          <w:lang w:val="en-US"/>
        </w:rPr>
        <w:t>Brasília, B</w:t>
      </w:r>
      <w:r w:rsidR="00DF3819" w:rsidRPr="00A330EE">
        <w:rPr>
          <w:rFonts w:ascii="Times New Roman" w:hAnsi="Times New Roman" w:cs="Times New Roman"/>
          <w:sz w:val="24"/>
          <w:szCs w:val="24"/>
          <w:lang w:val="en-US"/>
        </w:rPr>
        <w:t>razil</w:t>
      </w:r>
      <w:r w:rsidRPr="00A330EE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D733FC" w:rsidRPr="00A330EE" w:rsidRDefault="00D733FC" w:rsidP="00D733FC">
      <w:pPr>
        <w:rPr>
          <w:rFonts w:ascii="Times New Roman" w:hAnsi="Times New Roman" w:cs="Times New Roman"/>
          <w:sz w:val="24"/>
          <w:szCs w:val="24"/>
          <w:lang w:val="en-US"/>
        </w:rPr>
        <w:sectPr w:rsidR="00D733FC" w:rsidRPr="00A330EE" w:rsidSect="00D733FC">
          <w:pgSz w:w="11906" w:h="16838"/>
          <w:pgMar w:top="1418" w:right="1701" w:bottom="1418" w:left="1701" w:header="709" w:footer="709" w:gutter="0"/>
          <w:cols w:space="708"/>
          <w:docGrid w:linePitch="360"/>
        </w:sectPr>
      </w:pPr>
    </w:p>
    <w:p w:rsidR="00D733FC" w:rsidRPr="00A330EE" w:rsidRDefault="00DF3819" w:rsidP="00D733FC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A330EE">
        <w:rPr>
          <w:rFonts w:ascii="Times New Roman" w:hAnsi="Times New Roman" w:cs="Times New Roman"/>
          <w:smallCaps/>
          <w:sz w:val="24"/>
          <w:szCs w:val="24"/>
          <w:lang w:val="en-US"/>
        </w:rPr>
        <w:lastRenderedPageBreak/>
        <w:t>Supplementary Material</w:t>
      </w:r>
      <w:r w:rsidRPr="00A330E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D7BEC" w:rsidRPr="00A330EE">
        <w:rPr>
          <w:rFonts w:ascii="Times New Roman" w:hAnsi="Times New Roman" w:cs="Times New Roman"/>
          <w:sz w:val="24"/>
          <w:szCs w:val="24"/>
          <w:lang w:val="en-US"/>
        </w:rPr>
        <w:t>2</w:t>
      </w:r>
      <w:r w:rsidRPr="00A330E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733FC" w:rsidRPr="00A330EE">
        <w:rPr>
          <w:rFonts w:ascii="Times New Roman" w:hAnsi="Times New Roman" w:cs="Times New Roman"/>
          <w:sz w:val="24"/>
          <w:szCs w:val="24"/>
          <w:lang w:val="en-US"/>
        </w:rPr>
        <w:t>Model selection</w:t>
      </w:r>
    </w:p>
    <w:p w:rsidR="00D733FC" w:rsidRPr="00D44257" w:rsidRDefault="00D733FC" w:rsidP="00DF3819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  <w:lang w:val="en-US" w:eastAsia="pt-BR"/>
        </w:rPr>
      </w:pPr>
      <w:r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We generated </w:t>
      </w:r>
      <w:r w:rsidR="00DF3819">
        <w:rPr>
          <w:rFonts w:ascii="Times New Roman" w:hAnsi="Times New Roman" w:cs="Times New Roman"/>
          <w:sz w:val="24"/>
          <w:szCs w:val="24"/>
          <w:lang w:val="en-US"/>
        </w:rPr>
        <w:t>24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 models (Table 1) with </w:t>
      </w:r>
      <w:r w:rsidR="00DF3819">
        <w:rPr>
          <w:rFonts w:ascii="Times New Roman" w:hAnsi="Times New Roman" w:cs="Times New Roman"/>
          <w:sz w:val="24"/>
          <w:szCs w:val="24"/>
          <w:lang w:val="en-US"/>
        </w:rPr>
        <w:t xml:space="preserve">various 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>combinations of non-correlated layers (</w:t>
      </w:r>
      <w:r w:rsidR="00DF3819">
        <w:rPr>
          <w:rFonts w:ascii="Times New Roman" w:hAnsi="Times New Roman" w:cs="Times New Roman"/>
          <w:sz w:val="24"/>
          <w:szCs w:val="24"/>
          <w:lang w:val="en-US"/>
        </w:rPr>
        <w:t xml:space="preserve">c. 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>250</w:t>
      </w:r>
      <w:r w:rsidR="00DF38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m resolution) in </w:t>
      </w:r>
      <w:r w:rsidRPr="00DF3819">
        <w:rPr>
          <w:rFonts w:ascii="Times New Roman" w:hAnsi="Times New Roman" w:cs="Times New Roman"/>
          <w:i/>
          <w:sz w:val="24"/>
          <w:szCs w:val="24"/>
          <w:lang w:val="en-US"/>
        </w:rPr>
        <w:t>Maxent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 to identify the best combination of environmental variables </w:t>
      </w:r>
      <w:r w:rsidR="00DF3819">
        <w:rPr>
          <w:rFonts w:ascii="Times New Roman" w:hAnsi="Times New Roman" w:cs="Times New Roman"/>
          <w:sz w:val="24"/>
          <w:szCs w:val="24"/>
          <w:lang w:val="en-US"/>
        </w:rPr>
        <w:t xml:space="preserve">for 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jaguar occurrence. </w:t>
      </w:r>
      <w:r w:rsidR="00275CEA"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We set runs with 500 iterations, 10,000 background points, auto features, </w:t>
      </w:r>
      <w:r w:rsidR="00DF3819">
        <w:rPr>
          <w:rFonts w:ascii="Times New Roman" w:hAnsi="Times New Roman" w:cs="Times New Roman"/>
          <w:sz w:val="24"/>
          <w:szCs w:val="24"/>
          <w:lang w:val="en-US"/>
        </w:rPr>
        <w:t>j</w:t>
      </w:r>
      <w:r w:rsidR="00275CEA"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ackknife to measure variable importance, response curves, and random seed. We generated models with </w:t>
      </w:r>
      <w:r w:rsidR="00DF3819">
        <w:rPr>
          <w:rFonts w:ascii="Times New Roman" w:hAnsi="Times New Roman" w:cs="Times New Roman"/>
          <w:sz w:val="24"/>
          <w:szCs w:val="24"/>
          <w:lang w:val="en-US"/>
        </w:rPr>
        <w:t>10</w:t>
      </w:r>
      <w:r w:rsidR="00275CEA"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 replicates, using bootstrapping methods</w:t>
      </w:r>
      <w:r w:rsidR="00DF381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275CEA"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 with 80% of the points for training and 20% for testing </w:t>
      </w:r>
      <w:bookmarkStart w:id="0" w:name="Mendeley_Bookmark_S3FgVBKCtL"/>
      <w:r w:rsidR="00275CEA" w:rsidRPr="00D44257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r w:rsidR="00275CEA" w:rsidRPr="00D44257">
        <w:rPr>
          <w:rFonts w:ascii="Times New Roman" w:hAnsi="Times New Roman" w:cs="Times New Roman"/>
          <w:sz w:val="24"/>
          <w:szCs w:val="24"/>
          <w:lang w:val="en-US"/>
        </w:rPr>
        <w:t>Blach</w:t>
      </w:r>
      <w:proofErr w:type="spellEnd"/>
      <w:r w:rsidR="00275CEA"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-Overgaard et al., 2009; </w:t>
      </w:r>
      <w:proofErr w:type="spellStart"/>
      <w:r w:rsidR="00275CEA" w:rsidRPr="00D44257">
        <w:rPr>
          <w:rFonts w:ascii="Times New Roman" w:hAnsi="Times New Roman" w:cs="Times New Roman"/>
          <w:sz w:val="24"/>
          <w:szCs w:val="24"/>
          <w:lang w:val="en-US"/>
        </w:rPr>
        <w:t>Trabucco</w:t>
      </w:r>
      <w:proofErr w:type="spellEnd"/>
      <w:r w:rsidR="00275CEA"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 et al., 2010)</w:t>
      </w:r>
      <w:bookmarkEnd w:id="0"/>
      <w:r w:rsidR="00275CEA"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We compared </w:t>
      </w:r>
      <w:r w:rsidR="00DF3819">
        <w:rPr>
          <w:rFonts w:ascii="Times New Roman" w:hAnsi="Times New Roman" w:cs="Times New Roman"/>
          <w:sz w:val="24"/>
          <w:szCs w:val="24"/>
          <w:lang w:val="en-US"/>
        </w:rPr>
        <w:t>the area under the receiver operating curve (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>AUC</w:t>
      </w:r>
      <w:r w:rsidR="00DF381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>, ∆</w:t>
      </w:r>
      <w:proofErr w:type="spellStart"/>
      <w:r w:rsidRPr="00D44257">
        <w:rPr>
          <w:rFonts w:ascii="Times New Roman" w:hAnsi="Times New Roman" w:cs="Times New Roman"/>
          <w:sz w:val="24"/>
          <w:szCs w:val="24"/>
          <w:lang w:val="en-US"/>
        </w:rPr>
        <w:t>AICc</w:t>
      </w:r>
      <w:proofErr w:type="spellEnd"/>
      <w:r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, omission error and binomial probability of three thresholds for all models (Table 2). The </w:t>
      </w:r>
      <w:r w:rsidRPr="00DF3819">
        <w:rPr>
          <w:rFonts w:ascii="Times New Roman" w:hAnsi="Times New Roman" w:cs="Times New Roman"/>
          <w:sz w:val="24"/>
          <w:szCs w:val="24"/>
          <w:lang w:val="en-US"/>
        </w:rPr>
        <w:t>10 percentile training presence logistic threshold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 was chosen for model comparison</w:t>
      </w:r>
      <w:r w:rsidR="00966FD2"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66FD2" w:rsidRPr="00D44257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966FD2" w:rsidRPr="00D44257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DOI" : "10.1371/journal.pone.0092950", "author" : [ { "dropping-particle" : "", "family" : "Morato", "given" : "Ronaldo G", "non-dropping-particle" : "", "parse-names" : false, "suffix" : "" }, { "dropping-particle" : "", "family" : "Ferraz", "given" : "Katia M P M B", "non-dropping-particle" : "", "parse-names" : false, "suffix" : "" }, { "dropping-particle" : "", "family" : "Paula", "given" : "Rogerio C", "non-dropping-particle" : "", "parse-names" : false, "suffix" : "" }, { "dropping-particle" : "", "family" : "Campos", "given" : "C B", "non-dropping-particle" : "", "parse-names" : false, "suffix" : "" } ], "container-title" : "PloS ONE", "id" : "ITEM-1", "issue" : "4", "issued" : { "date-parts" : [ [ "2014" ] ] }, "page" : "1-11", "title" : "Identification of Priority Conservation Areas and Potential Corridors for Jaguars in the Caatinga Biome", "type" : "article-journal", "volume" : "9" }, "uris" : [ "http://www.mendeley.com/documents/?uuid=a2c0534b-a54a-4bcf-9950-9c3ad4ce5eb0" ] } ], "mendeley" : { "formattedCitation" : "(Morato et al., 2014)", "plainTextFormattedCitation" : "(Morato et al., 2014)", "previouslyFormattedCitation" : "(Morato et al., 2014)" }, "properties" : { "noteIndex" : 0 }, "schema" : "https://github.com/citation-style-language/schema/raw/master/csl-citation.json" }</w:instrText>
      </w:r>
      <w:r w:rsidR="00966FD2" w:rsidRPr="00D4425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66FD2" w:rsidRPr="00D44257">
        <w:rPr>
          <w:rFonts w:ascii="Times New Roman" w:hAnsi="Times New Roman" w:cs="Times New Roman"/>
          <w:noProof/>
          <w:sz w:val="24"/>
          <w:szCs w:val="24"/>
          <w:lang w:val="en-US"/>
        </w:rPr>
        <w:t>(Morato et al., 2014)</w:t>
      </w:r>
      <w:r w:rsidR="00966FD2" w:rsidRPr="00D4425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>, with the best balance between omission error and</w:t>
      </w:r>
      <w:r w:rsidRPr="00D44257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>an intermediate threshold value. For model selection we ranked models according to AUC and chose the one with the highest AUC, smaller ∆</w:t>
      </w:r>
      <w:proofErr w:type="spellStart"/>
      <w:r w:rsidRPr="00D44257">
        <w:rPr>
          <w:rFonts w:ascii="Times New Roman" w:hAnsi="Times New Roman" w:cs="Times New Roman"/>
          <w:sz w:val="24"/>
          <w:szCs w:val="24"/>
          <w:lang w:val="en-US"/>
        </w:rPr>
        <w:t>AICc</w:t>
      </w:r>
      <w:proofErr w:type="spellEnd"/>
      <w:r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 and low omission error 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966FD2" w:rsidRPr="00D44257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author" : [ { "dropping-particle" : "", "family" : "Pearson", "given" : "Richard G.", "non-dropping-particle" : "", "parse-names" : false, "suffix" : "" } ], "container-title" : "Lessons in Conservation", "id" : "ITEM-1", "issue" : "3", "issued" : { "date-parts" : [ [ "2010" ] ] }, "note" : "In\u00edcio pag 56\nPag 67- about use or not absence records/p.76- are inappropriate for potential distribution\nBox 3 p.71- Maxent\np.72- &amp;quot;A number of studies have demonstrated that different model- ing approaches have the potential to yield substantially dif- ferent predictions&amp;quot; The best models could identify complex relationships between data, including interactions among environmental variables.\np.74-explains about the bootstrap selecion of validation data and jackknifing\np.75 e 76: confusion matrix, omission and comission errors\np.81: AUC e ROC", "page" : "54-89", "title" : "Species' Distribution Modeling fr Conservation Educators and Pratictioners", "type" : "article-journal" }, "uris" : [ "http://www.mendeley.com/documents/?uuid=6c2495b6-874b-4163-94ef-a4c2b92b9cc7" ] } ], "mendeley" : { "formattedCitation" : "(Pearson, 2010)", "plainTextFormattedCitation" : "(Pearson, 2010)", "previouslyFormattedCitation" : "(Pearson, 2010)" }, "properties" : { "noteIndex" : 0 }, "schema" : "https://github.com/citation-style-language/schema/raw/master/csl-citation.json" }</w:instrTex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66FD2" w:rsidRPr="00D44257">
        <w:rPr>
          <w:rFonts w:ascii="Times New Roman" w:hAnsi="Times New Roman" w:cs="Times New Roman"/>
          <w:noProof/>
          <w:sz w:val="24"/>
          <w:szCs w:val="24"/>
          <w:lang w:val="en-US"/>
        </w:rPr>
        <w:t>(Pearson, 2010)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>. Only six models presented an acceptable AUC (≥</w:t>
      </w:r>
      <w:r w:rsidR="00DF38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>0.75) and a low omission error (&lt;</w:t>
      </w:r>
      <w:r w:rsidR="00DF38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0.25). Model seven was considered </w:t>
      </w:r>
      <w:proofErr w:type="gramStart"/>
      <w:r w:rsidR="00DF3819">
        <w:rPr>
          <w:rFonts w:ascii="Times New Roman" w:hAnsi="Times New Roman" w:cs="Times New Roman"/>
          <w:sz w:val="24"/>
          <w:szCs w:val="24"/>
          <w:lang w:val="en-US"/>
        </w:rPr>
        <w:t xml:space="preserve">to be 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>the</w:t>
      </w:r>
      <w:proofErr w:type="gramEnd"/>
      <w:r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 best </w:t>
      </w:r>
      <w:r w:rsidR="00DF3819">
        <w:rPr>
          <w:rFonts w:ascii="Times New Roman" w:hAnsi="Times New Roman" w:cs="Times New Roman"/>
          <w:sz w:val="24"/>
          <w:szCs w:val="24"/>
          <w:lang w:val="en-US"/>
        </w:rPr>
        <w:t>because of its</w:t>
      </w:r>
      <w:r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 higher AUC values and smaller ∆</w:t>
      </w:r>
      <w:proofErr w:type="spellStart"/>
      <w:r w:rsidRPr="00D44257">
        <w:rPr>
          <w:rFonts w:ascii="Times New Roman" w:hAnsi="Times New Roman" w:cs="Times New Roman"/>
          <w:sz w:val="24"/>
          <w:szCs w:val="24"/>
          <w:lang w:val="en-US"/>
        </w:rPr>
        <w:t>AICc</w:t>
      </w:r>
      <w:proofErr w:type="spellEnd"/>
      <w:r w:rsidRPr="00D44257">
        <w:rPr>
          <w:rFonts w:ascii="Times New Roman" w:hAnsi="Times New Roman" w:cs="Times New Roman"/>
          <w:sz w:val="24"/>
          <w:szCs w:val="24"/>
          <w:lang w:val="en-US"/>
        </w:rPr>
        <w:t xml:space="preserve"> when compared to models with lower omission error.</w:t>
      </w:r>
    </w:p>
    <w:p w:rsidR="00D733FC" w:rsidRPr="00D44257" w:rsidRDefault="00D733FC" w:rsidP="00D733FC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D733FC" w:rsidRPr="00DF3819" w:rsidRDefault="00D733FC" w:rsidP="00D733FC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DF3819"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US"/>
        </w:rPr>
        <w:t xml:space="preserve">Table </w:t>
      </w:r>
      <w:proofErr w:type="gramStart"/>
      <w:r w:rsidRPr="00DF381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1</w:t>
      </w:r>
      <w:proofErr w:type="gramEnd"/>
      <w:r w:rsidRPr="00DF381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Models used for </w:t>
      </w:r>
      <w:r w:rsidR="00DF381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j</w:t>
      </w:r>
      <w:r w:rsidRPr="00DF381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guar distribution in</w:t>
      </w:r>
      <w:r w:rsidR="00DF381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Pr="00DF381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errado. </w:t>
      </w:r>
      <w:r w:rsidRPr="00DF3819">
        <w:rPr>
          <w:rFonts w:ascii="Times New Roman" w:hAnsi="Times New Roman" w:cs="Times New Roman"/>
          <w:sz w:val="24"/>
          <w:szCs w:val="24"/>
          <w:lang w:val="en-US"/>
        </w:rPr>
        <w:t>All models had four fixed environmental layers (</w:t>
      </w:r>
      <w:r w:rsidR="00DF3819">
        <w:rPr>
          <w:rFonts w:ascii="Times New Roman" w:hAnsi="Times New Roman" w:cs="Times New Roman"/>
          <w:sz w:val="24"/>
          <w:szCs w:val="24"/>
          <w:lang w:val="en-US"/>
        </w:rPr>
        <w:t>l</w:t>
      </w:r>
      <w:r w:rsidRPr="00DF3819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DF3819"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DF3819">
        <w:rPr>
          <w:rFonts w:ascii="Times New Roman" w:hAnsi="Times New Roman" w:cs="Times New Roman"/>
          <w:sz w:val="24"/>
          <w:szCs w:val="24"/>
          <w:lang w:val="en-US"/>
        </w:rPr>
        <w:t xml:space="preserve">use cover, </w:t>
      </w:r>
      <w:r w:rsidR="00DF3819">
        <w:rPr>
          <w:rFonts w:ascii="Times New Roman" w:hAnsi="Times New Roman" w:cs="Times New Roman"/>
          <w:sz w:val="24"/>
          <w:szCs w:val="24"/>
          <w:lang w:val="en-US"/>
        </w:rPr>
        <w:t>v</w:t>
      </w:r>
      <w:r w:rsidRPr="00DF3819">
        <w:rPr>
          <w:rFonts w:ascii="Times New Roman" w:hAnsi="Times New Roman" w:cs="Times New Roman"/>
          <w:sz w:val="24"/>
          <w:szCs w:val="24"/>
          <w:lang w:val="en-US"/>
        </w:rPr>
        <w:t xml:space="preserve">egetation height, Euclidean distance from urban areas, </w:t>
      </w:r>
      <w:r w:rsidR="00DF3819">
        <w:rPr>
          <w:rFonts w:ascii="Times New Roman" w:hAnsi="Times New Roman" w:cs="Times New Roman"/>
          <w:sz w:val="24"/>
          <w:szCs w:val="24"/>
          <w:lang w:val="en-US"/>
        </w:rPr>
        <w:t>mean</w:t>
      </w:r>
      <w:r w:rsidRPr="00DF3819">
        <w:rPr>
          <w:rFonts w:ascii="Times New Roman" w:hAnsi="Times New Roman" w:cs="Times New Roman"/>
          <w:sz w:val="24"/>
          <w:szCs w:val="24"/>
          <w:lang w:val="en-US"/>
        </w:rPr>
        <w:t xml:space="preserve"> annual rainfall).</w:t>
      </w:r>
    </w:p>
    <w:tbl>
      <w:tblPr>
        <w:tblStyle w:val="Tabelacomgrade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60"/>
        <w:gridCol w:w="7260"/>
      </w:tblGrid>
      <w:tr w:rsidR="00D733FC" w:rsidRPr="00D44257" w:rsidTr="00DF3819">
        <w:trPr>
          <w:trHeight w:val="300"/>
        </w:trPr>
        <w:tc>
          <w:tcPr>
            <w:tcW w:w="96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Model</w:t>
            </w:r>
          </w:p>
        </w:tc>
        <w:tc>
          <w:tcPr>
            <w:tcW w:w="726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Complementary environmental layers</w:t>
            </w:r>
          </w:p>
        </w:tc>
      </w:tr>
      <w:tr w:rsidR="00D733FC" w:rsidRPr="005C6EB6" w:rsidTr="00DF3819">
        <w:trPr>
          <w:trHeight w:val="300"/>
        </w:trPr>
        <w:tc>
          <w:tcPr>
            <w:tcW w:w="960" w:type="dxa"/>
            <w:tcBorders>
              <w:top w:val="single" w:sz="4" w:space="0" w:color="auto"/>
            </w:tcBorders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260" w:type="dxa"/>
            <w:tcBorders>
              <w:top w:val="single" w:sz="4" w:space="0" w:color="auto"/>
            </w:tcBorders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ax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in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elevation, density of drainage, ruggedness</w:t>
            </w:r>
          </w:p>
        </w:tc>
      </w:tr>
      <w:tr w:rsidR="00D733FC" w:rsidRPr="005C6EB6" w:rsidTr="00DF3819">
        <w:trPr>
          <w:trHeight w:val="300"/>
        </w:trPr>
        <w:tc>
          <w:tcPr>
            <w:tcW w:w="9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260" w:type="dxa"/>
            <w:noWrap/>
            <w:hideMark/>
          </w:tcPr>
          <w:p w:rsidR="00D733FC" w:rsidRPr="00D44257" w:rsidRDefault="00D733FC" w:rsidP="00DF3819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ax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in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elevation, </w:t>
            </w:r>
            <w:r w:rsidR="00DF381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</w:t>
            </w: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clidean distance from water, slope</w:t>
            </w:r>
          </w:p>
        </w:tc>
      </w:tr>
      <w:tr w:rsidR="00D733FC" w:rsidRPr="005C6EB6" w:rsidTr="00DF3819">
        <w:trPr>
          <w:trHeight w:val="300"/>
        </w:trPr>
        <w:tc>
          <w:tcPr>
            <w:tcW w:w="9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60" w:type="dxa"/>
            <w:noWrap/>
            <w:hideMark/>
          </w:tcPr>
          <w:p w:rsidR="00D733FC" w:rsidRPr="00D44257" w:rsidRDefault="00D733FC" w:rsidP="00DF3819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ax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in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elevation, </w:t>
            </w:r>
            <w:r w:rsidR="00DF381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</w:t>
            </w: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clidean distance from water, ruggedness</w:t>
            </w:r>
          </w:p>
        </w:tc>
      </w:tr>
      <w:tr w:rsidR="00D733FC" w:rsidRPr="005C6EB6" w:rsidTr="00DF3819">
        <w:trPr>
          <w:trHeight w:val="300"/>
        </w:trPr>
        <w:tc>
          <w:tcPr>
            <w:tcW w:w="9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ax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in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elevation, density of drainage, slope</w:t>
            </w:r>
          </w:p>
        </w:tc>
      </w:tr>
      <w:tr w:rsidR="00D733FC" w:rsidRPr="005C6EB6" w:rsidTr="00DF3819">
        <w:trPr>
          <w:trHeight w:val="300"/>
        </w:trPr>
        <w:tc>
          <w:tcPr>
            <w:tcW w:w="9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ax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in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temp</w:t>
            </w:r>
            <w:r w:rsidR="00DF381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rature</w:t>
            </w: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density of drainage, ruggedness</w:t>
            </w:r>
          </w:p>
        </w:tc>
      </w:tr>
      <w:tr w:rsidR="00D733FC" w:rsidRPr="005C6EB6" w:rsidTr="00DF3819">
        <w:trPr>
          <w:trHeight w:val="300"/>
        </w:trPr>
        <w:tc>
          <w:tcPr>
            <w:tcW w:w="9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7260" w:type="dxa"/>
            <w:noWrap/>
            <w:hideMark/>
          </w:tcPr>
          <w:p w:rsidR="00D733FC" w:rsidRPr="00D44257" w:rsidRDefault="00D733FC" w:rsidP="00DF3819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ax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in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temp</w:t>
            </w:r>
            <w:r w:rsidR="00DF381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rature</w:t>
            </w: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r w:rsidR="00DF381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</w:t>
            </w: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clidean distance from water, slope</w:t>
            </w:r>
          </w:p>
        </w:tc>
      </w:tr>
      <w:tr w:rsidR="00D733FC" w:rsidRPr="005C6EB6" w:rsidTr="00DF3819">
        <w:trPr>
          <w:trHeight w:val="300"/>
        </w:trPr>
        <w:tc>
          <w:tcPr>
            <w:tcW w:w="9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260" w:type="dxa"/>
            <w:noWrap/>
            <w:hideMark/>
          </w:tcPr>
          <w:p w:rsidR="00D733FC" w:rsidRPr="00D44257" w:rsidRDefault="00D733FC" w:rsidP="00DF3819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ax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in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temp</w:t>
            </w:r>
            <w:r w:rsidR="00DF381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rature</w:t>
            </w: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r w:rsidR="00DF381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</w:t>
            </w: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clidean distance from water, ruggedness</w:t>
            </w:r>
          </w:p>
        </w:tc>
      </w:tr>
      <w:tr w:rsidR="00D733FC" w:rsidRPr="005C6EB6" w:rsidTr="00DF3819">
        <w:trPr>
          <w:trHeight w:val="300"/>
        </w:trPr>
        <w:tc>
          <w:tcPr>
            <w:tcW w:w="9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72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ax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in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temp</w:t>
            </w:r>
            <w:r w:rsidR="00DF381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rature</w:t>
            </w: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density of drainage, slope</w:t>
            </w:r>
          </w:p>
        </w:tc>
      </w:tr>
      <w:tr w:rsidR="00D733FC" w:rsidRPr="005C6EB6" w:rsidTr="00DF3819">
        <w:trPr>
          <w:trHeight w:val="300"/>
        </w:trPr>
        <w:tc>
          <w:tcPr>
            <w:tcW w:w="9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72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ax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dry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elevation, density of drainage, ruggedness</w:t>
            </w:r>
          </w:p>
        </w:tc>
      </w:tr>
      <w:tr w:rsidR="00D733FC" w:rsidRPr="005C6EB6" w:rsidTr="00DF3819">
        <w:trPr>
          <w:trHeight w:val="300"/>
        </w:trPr>
        <w:tc>
          <w:tcPr>
            <w:tcW w:w="9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7260" w:type="dxa"/>
            <w:noWrap/>
            <w:hideMark/>
          </w:tcPr>
          <w:p w:rsidR="00D733FC" w:rsidRPr="00D44257" w:rsidRDefault="00D733FC" w:rsidP="00DF3819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ax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dry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elevation, </w:t>
            </w:r>
            <w:r w:rsidR="00DF381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</w:t>
            </w: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clidean distance from water, slope</w:t>
            </w:r>
          </w:p>
        </w:tc>
      </w:tr>
      <w:tr w:rsidR="00D733FC" w:rsidRPr="005C6EB6" w:rsidTr="00DF3819">
        <w:trPr>
          <w:trHeight w:val="300"/>
        </w:trPr>
        <w:tc>
          <w:tcPr>
            <w:tcW w:w="9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7260" w:type="dxa"/>
            <w:noWrap/>
            <w:hideMark/>
          </w:tcPr>
          <w:p w:rsidR="00D733FC" w:rsidRPr="00D44257" w:rsidRDefault="00D733FC" w:rsidP="00DF3819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ax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dry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elevation, </w:t>
            </w:r>
            <w:r w:rsidR="00DF381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</w:t>
            </w: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clidean distance from water, ruggedness</w:t>
            </w:r>
          </w:p>
        </w:tc>
      </w:tr>
      <w:tr w:rsidR="00D733FC" w:rsidRPr="005C6EB6" w:rsidTr="00DF3819">
        <w:trPr>
          <w:trHeight w:val="300"/>
        </w:trPr>
        <w:tc>
          <w:tcPr>
            <w:tcW w:w="9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72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ax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dry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elevation, density of drainage, slope</w:t>
            </w:r>
          </w:p>
        </w:tc>
      </w:tr>
      <w:tr w:rsidR="00D733FC" w:rsidRPr="005C6EB6" w:rsidTr="00DF3819">
        <w:trPr>
          <w:trHeight w:val="300"/>
        </w:trPr>
        <w:tc>
          <w:tcPr>
            <w:tcW w:w="9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72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ax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dry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temp</w:t>
            </w:r>
            <w:r w:rsidR="00DF381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rature</w:t>
            </w: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density of drainage, ruggedness</w:t>
            </w:r>
          </w:p>
        </w:tc>
      </w:tr>
      <w:tr w:rsidR="00D733FC" w:rsidRPr="005C6EB6" w:rsidTr="00DF3819">
        <w:trPr>
          <w:trHeight w:val="300"/>
        </w:trPr>
        <w:tc>
          <w:tcPr>
            <w:tcW w:w="9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7260" w:type="dxa"/>
            <w:noWrap/>
            <w:hideMark/>
          </w:tcPr>
          <w:p w:rsidR="00D733FC" w:rsidRPr="00D44257" w:rsidRDefault="00D733FC" w:rsidP="00DF3819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ax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dry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temp</w:t>
            </w:r>
            <w:r w:rsidR="00DF381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rature</w:t>
            </w: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r w:rsidR="00DF381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</w:t>
            </w: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clidean distance from water, slope</w:t>
            </w:r>
          </w:p>
        </w:tc>
      </w:tr>
      <w:tr w:rsidR="00D733FC" w:rsidRPr="005C6EB6" w:rsidTr="00DF3819">
        <w:trPr>
          <w:trHeight w:val="300"/>
        </w:trPr>
        <w:tc>
          <w:tcPr>
            <w:tcW w:w="9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7260" w:type="dxa"/>
            <w:noWrap/>
            <w:hideMark/>
          </w:tcPr>
          <w:p w:rsidR="00D733FC" w:rsidRPr="00D44257" w:rsidRDefault="00D733FC" w:rsidP="00DF3819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ax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dry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temp</w:t>
            </w:r>
            <w:r w:rsidR="00DF381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rature</w:t>
            </w: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r w:rsidR="00DF381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</w:t>
            </w: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clidean distance from water, ruggedness</w:t>
            </w:r>
          </w:p>
        </w:tc>
      </w:tr>
      <w:tr w:rsidR="00D733FC" w:rsidRPr="005C6EB6" w:rsidTr="00DF3819">
        <w:trPr>
          <w:trHeight w:val="300"/>
        </w:trPr>
        <w:tc>
          <w:tcPr>
            <w:tcW w:w="9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72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ax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dry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temp</w:t>
            </w:r>
            <w:r w:rsidR="00DF381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rature</w:t>
            </w: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density of drainage, slope</w:t>
            </w:r>
          </w:p>
        </w:tc>
      </w:tr>
      <w:tr w:rsidR="00D733FC" w:rsidRPr="005C6EB6" w:rsidTr="00DF3819">
        <w:trPr>
          <w:trHeight w:val="300"/>
        </w:trPr>
        <w:tc>
          <w:tcPr>
            <w:tcW w:w="9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72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ax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dry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temp</w:t>
            </w:r>
            <w:r w:rsidR="00DF381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rature</w:t>
            </w: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density of drainage, slope, ruggedness</w:t>
            </w:r>
          </w:p>
        </w:tc>
      </w:tr>
      <w:tr w:rsidR="00D733FC" w:rsidRPr="005C6EB6" w:rsidTr="00DF3819">
        <w:trPr>
          <w:trHeight w:val="300"/>
        </w:trPr>
        <w:tc>
          <w:tcPr>
            <w:tcW w:w="9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7260" w:type="dxa"/>
            <w:noWrap/>
            <w:hideMark/>
          </w:tcPr>
          <w:p w:rsidR="00D733FC" w:rsidRPr="00D44257" w:rsidRDefault="00D733FC" w:rsidP="00DF3819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ax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dry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temp</w:t>
            </w:r>
            <w:r w:rsidR="00DF381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rature</w:t>
            </w: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r w:rsidR="00DF381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</w:t>
            </w: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clidean distance from water, slope, ruggedness</w:t>
            </w:r>
          </w:p>
        </w:tc>
      </w:tr>
      <w:tr w:rsidR="00D733FC" w:rsidRPr="005C6EB6" w:rsidTr="00DF3819">
        <w:trPr>
          <w:trHeight w:val="300"/>
        </w:trPr>
        <w:tc>
          <w:tcPr>
            <w:tcW w:w="9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72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ax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dry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elevation, density of drainage, slope, ruggedness</w:t>
            </w:r>
          </w:p>
        </w:tc>
      </w:tr>
      <w:tr w:rsidR="00D733FC" w:rsidRPr="005C6EB6" w:rsidTr="00DF3819">
        <w:trPr>
          <w:trHeight w:val="300"/>
        </w:trPr>
        <w:tc>
          <w:tcPr>
            <w:tcW w:w="9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7260" w:type="dxa"/>
            <w:noWrap/>
            <w:hideMark/>
          </w:tcPr>
          <w:p w:rsidR="00D733FC" w:rsidRPr="00D44257" w:rsidRDefault="00D733FC" w:rsidP="00DF3819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ax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dry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elevation, </w:t>
            </w:r>
            <w:r w:rsidR="00DF381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</w:t>
            </w: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clidean distance from water, slope, ruggedness</w:t>
            </w:r>
          </w:p>
        </w:tc>
      </w:tr>
      <w:tr w:rsidR="00D733FC" w:rsidRPr="005C6EB6" w:rsidTr="00DF3819">
        <w:trPr>
          <w:trHeight w:val="300"/>
        </w:trPr>
        <w:tc>
          <w:tcPr>
            <w:tcW w:w="9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72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ax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in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elevation, density of drainage, slope, ruggedness</w:t>
            </w:r>
          </w:p>
        </w:tc>
      </w:tr>
      <w:tr w:rsidR="00D733FC" w:rsidRPr="005C6EB6" w:rsidTr="00DF3819">
        <w:trPr>
          <w:trHeight w:val="300"/>
        </w:trPr>
        <w:tc>
          <w:tcPr>
            <w:tcW w:w="9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2</w:t>
            </w:r>
          </w:p>
        </w:tc>
        <w:tc>
          <w:tcPr>
            <w:tcW w:w="7260" w:type="dxa"/>
            <w:noWrap/>
            <w:hideMark/>
          </w:tcPr>
          <w:p w:rsidR="00D733FC" w:rsidRPr="00D44257" w:rsidRDefault="00D733FC" w:rsidP="00DF3819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ax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in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temp</w:t>
            </w:r>
            <w:r w:rsidR="00DF381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rature</w:t>
            </w: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r w:rsidR="00DF381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</w:t>
            </w: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clidean distance from water, slope, ruggedness</w:t>
            </w:r>
          </w:p>
        </w:tc>
      </w:tr>
      <w:tr w:rsidR="00D733FC" w:rsidRPr="005C6EB6" w:rsidTr="00DF3819">
        <w:trPr>
          <w:trHeight w:val="300"/>
        </w:trPr>
        <w:tc>
          <w:tcPr>
            <w:tcW w:w="9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72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ax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in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temp</w:t>
            </w:r>
            <w:r w:rsidR="00DF381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rature</w:t>
            </w: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density of drainage, slope, ruggedness</w:t>
            </w:r>
          </w:p>
        </w:tc>
      </w:tr>
      <w:tr w:rsidR="00D733FC" w:rsidRPr="005C6EB6" w:rsidTr="00DF3819">
        <w:trPr>
          <w:trHeight w:val="300"/>
        </w:trPr>
        <w:tc>
          <w:tcPr>
            <w:tcW w:w="960" w:type="dxa"/>
            <w:noWrap/>
            <w:hideMark/>
          </w:tcPr>
          <w:p w:rsidR="00D733FC" w:rsidRPr="00D44257" w:rsidRDefault="00D733FC" w:rsidP="00391EA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7260" w:type="dxa"/>
            <w:noWrap/>
            <w:hideMark/>
          </w:tcPr>
          <w:p w:rsidR="00D733FC" w:rsidRPr="00D44257" w:rsidRDefault="00D733FC" w:rsidP="00DF3819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ax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Imin</w:t>
            </w:r>
            <w:proofErr w:type="spellEnd"/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elevation, </w:t>
            </w:r>
            <w:r w:rsidR="00DF381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</w:t>
            </w:r>
            <w:r w:rsidRPr="00D4425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clidean distance from water, slope, ruggedness</w:t>
            </w:r>
          </w:p>
        </w:tc>
      </w:tr>
    </w:tbl>
    <w:p w:rsidR="00352419" w:rsidRPr="00D44257" w:rsidRDefault="00352419" w:rsidP="00966FD2">
      <w:pPr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:rsidR="00352419" w:rsidRPr="00D44257" w:rsidRDefault="00352419" w:rsidP="00966FD2">
      <w:pPr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sectPr w:rsidR="00352419" w:rsidRPr="00D44257" w:rsidSect="00391EA5">
          <w:pgSz w:w="11906" w:h="16838"/>
          <w:pgMar w:top="1418" w:right="1701" w:bottom="1418" w:left="1701" w:header="709" w:footer="709" w:gutter="0"/>
          <w:cols w:space="708"/>
          <w:docGrid w:linePitch="360"/>
        </w:sectPr>
      </w:pPr>
    </w:p>
    <w:p w:rsidR="00352419" w:rsidRPr="00DF3819" w:rsidRDefault="00352419" w:rsidP="00352419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DF3819"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US"/>
        </w:rPr>
        <w:lastRenderedPageBreak/>
        <w:t>Table</w:t>
      </w:r>
      <w:r w:rsidRPr="00DF381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gramStart"/>
      <w:r w:rsidRPr="00DF381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2</w:t>
      </w:r>
      <w:proofErr w:type="gramEnd"/>
      <w:r w:rsidRPr="00DF381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DF3819">
        <w:rPr>
          <w:rFonts w:ascii="Times New Roman" w:hAnsi="Times New Roman" w:cs="Times New Roman"/>
          <w:sz w:val="24"/>
          <w:szCs w:val="24"/>
          <w:lang w:val="en-US"/>
        </w:rPr>
        <w:t xml:space="preserve">Statistical model selection indices. Best performance shown in bold. </w:t>
      </w:r>
    </w:p>
    <w:tbl>
      <w:tblPr>
        <w:tblStyle w:val="Tabelacomgrade"/>
        <w:tblW w:w="14192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  <w:gridCol w:w="1195"/>
        <w:gridCol w:w="1033"/>
        <w:gridCol w:w="814"/>
        <w:gridCol w:w="1077"/>
        <w:gridCol w:w="1033"/>
        <w:gridCol w:w="929"/>
        <w:gridCol w:w="1321"/>
        <w:gridCol w:w="1033"/>
        <w:gridCol w:w="957"/>
      </w:tblGrid>
      <w:tr w:rsidR="00D93A77" w:rsidRPr="00D93A77" w:rsidTr="00D93A77">
        <w:trPr>
          <w:trHeight w:val="300"/>
        </w:trPr>
        <w:tc>
          <w:tcPr>
            <w:tcW w:w="960" w:type="dxa"/>
            <w:vMerge w:val="restar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352419" w:rsidRPr="00D93A77" w:rsidRDefault="00352419" w:rsidP="00D93A7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proofErr w:type="spellStart"/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Model</w:t>
            </w:r>
            <w:proofErr w:type="spellEnd"/>
          </w:p>
        </w:tc>
        <w:tc>
          <w:tcPr>
            <w:tcW w:w="960" w:type="dxa"/>
            <w:vMerge w:val="restart"/>
            <w:tcBorders>
              <w:top w:val="single" w:sz="4" w:space="0" w:color="auto"/>
              <w:bottom w:val="single" w:sz="4" w:space="0" w:color="auto"/>
            </w:tcBorders>
            <w:hideMark/>
          </w:tcPr>
          <w:p w:rsidR="00352419" w:rsidRPr="00D93A77" w:rsidRDefault="00352419" w:rsidP="00D93A7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AUC</w:t>
            </w:r>
            <w:r w:rsidR="00D93A77"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test</w:t>
            </w:r>
          </w:p>
        </w:tc>
        <w:tc>
          <w:tcPr>
            <w:tcW w:w="960" w:type="dxa"/>
            <w:vMerge w:val="restart"/>
            <w:tcBorders>
              <w:top w:val="single" w:sz="4" w:space="0" w:color="auto"/>
              <w:bottom w:val="single" w:sz="4" w:space="0" w:color="auto"/>
            </w:tcBorders>
            <w:hideMark/>
          </w:tcPr>
          <w:p w:rsidR="00352419" w:rsidRPr="00D93A77" w:rsidRDefault="00352419" w:rsidP="00D93A7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AUC SD</w:t>
            </w:r>
          </w:p>
        </w:tc>
        <w:tc>
          <w:tcPr>
            <w:tcW w:w="960" w:type="dxa"/>
            <w:vMerge w:val="restart"/>
            <w:tcBorders>
              <w:top w:val="single" w:sz="4" w:space="0" w:color="auto"/>
              <w:bottom w:val="single" w:sz="4" w:space="0" w:color="auto"/>
            </w:tcBorders>
            <w:hideMark/>
          </w:tcPr>
          <w:p w:rsidR="00352419" w:rsidRPr="00D93A77" w:rsidRDefault="00352419" w:rsidP="00D93A7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AICc</w:t>
            </w:r>
          </w:p>
        </w:tc>
        <w:tc>
          <w:tcPr>
            <w:tcW w:w="960" w:type="dxa"/>
            <w:vMerge w:val="restart"/>
            <w:tcBorders>
              <w:top w:val="single" w:sz="4" w:space="0" w:color="auto"/>
              <w:bottom w:val="single" w:sz="4" w:space="0" w:color="auto"/>
            </w:tcBorders>
            <w:hideMark/>
          </w:tcPr>
          <w:p w:rsidR="00352419" w:rsidRPr="00D93A77" w:rsidRDefault="00352419" w:rsidP="00D93A7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∆</w:t>
            </w:r>
            <w:proofErr w:type="spellStart"/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AICc</w:t>
            </w:r>
            <w:proofErr w:type="spellEnd"/>
          </w:p>
        </w:tc>
        <w:tc>
          <w:tcPr>
            <w:tcW w:w="3042" w:type="dxa"/>
            <w:gridSpan w:val="3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352419" w:rsidRPr="00D93A77" w:rsidRDefault="00352419" w:rsidP="00D93A7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Min</w:t>
            </w:r>
            <w:r w:rsidR="00D93A77"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imum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training presence</w:t>
            </w:r>
          </w:p>
        </w:tc>
        <w:tc>
          <w:tcPr>
            <w:tcW w:w="3039" w:type="dxa"/>
            <w:gridSpan w:val="3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352419" w:rsidRPr="00D93A77" w:rsidRDefault="00352419" w:rsidP="00D93A7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10 percentile</w:t>
            </w:r>
          </w:p>
        </w:tc>
        <w:tc>
          <w:tcPr>
            <w:tcW w:w="3311" w:type="dxa"/>
            <w:gridSpan w:val="3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352419" w:rsidRPr="00D93A77" w:rsidRDefault="00352419" w:rsidP="00D93A7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proofErr w:type="spellStart"/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Max</w:t>
            </w:r>
            <w:r w:rsidR="00D93A77"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imum</w:t>
            </w:r>
            <w:proofErr w:type="spellEnd"/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proofErr w:type="spellStart"/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sensitivity</w:t>
            </w:r>
            <w:proofErr w:type="spellEnd"/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proofErr w:type="spellStart"/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plus</w:t>
            </w:r>
            <w:proofErr w:type="spellEnd"/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proofErr w:type="spellStart"/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specitivity</w:t>
            </w:r>
            <w:proofErr w:type="spellEnd"/>
          </w:p>
        </w:tc>
      </w:tr>
      <w:tr w:rsidR="00D93A77" w:rsidRPr="00D93A77" w:rsidTr="00D93A77">
        <w:trPr>
          <w:trHeight w:val="300"/>
        </w:trPr>
        <w:tc>
          <w:tcPr>
            <w:tcW w:w="960" w:type="dxa"/>
            <w:vMerge/>
            <w:tcBorders>
              <w:top w:val="single" w:sz="4" w:space="0" w:color="auto"/>
              <w:bottom w:val="single" w:sz="4" w:space="0" w:color="auto"/>
            </w:tcBorders>
            <w:hideMark/>
          </w:tcPr>
          <w:p w:rsidR="00352419" w:rsidRPr="00D93A77" w:rsidRDefault="00352419" w:rsidP="00D93A7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</w:p>
        </w:tc>
        <w:tc>
          <w:tcPr>
            <w:tcW w:w="960" w:type="dxa"/>
            <w:vMerge/>
            <w:tcBorders>
              <w:top w:val="single" w:sz="4" w:space="0" w:color="auto"/>
              <w:bottom w:val="single" w:sz="4" w:space="0" w:color="auto"/>
            </w:tcBorders>
            <w:hideMark/>
          </w:tcPr>
          <w:p w:rsidR="00352419" w:rsidRPr="00D93A77" w:rsidRDefault="00352419" w:rsidP="00D93A7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</w:p>
        </w:tc>
        <w:tc>
          <w:tcPr>
            <w:tcW w:w="960" w:type="dxa"/>
            <w:vMerge/>
            <w:tcBorders>
              <w:top w:val="single" w:sz="4" w:space="0" w:color="auto"/>
              <w:bottom w:val="single" w:sz="4" w:space="0" w:color="auto"/>
            </w:tcBorders>
            <w:hideMark/>
          </w:tcPr>
          <w:p w:rsidR="00352419" w:rsidRPr="00D93A77" w:rsidRDefault="00352419" w:rsidP="00D93A7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</w:p>
        </w:tc>
        <w:tc>
          <w:tcPr>
            <w:tcW w:w="960" w:type="dxa"/>
            <w:vMerge/>
            <w:tcBorders>
              <w:top w:val="single" w:sz="4" w:space="0" w:color="auto"/>
              <w:bottom w:val="single" w:sz="4" w:space="0" w:color="auto"/>
            </w:tcBorders>
            <w:hideMark/>
          </w:tcPr>
          <w:p w:rsidR="00352419" w:rsidRPr="00D93A77" w:rsidRDefault="00352419" w:rsidP="00D93A7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</w:p>
        </w:tc>
        <w:tc>
          <w:tcPr>
            <w:tcW w:w="960" w:type="dxa"/>
            <w:vMerge/>
            <w:tcBorders>
              <w:top w:val="single" w:sz="4" w:space="0" w:color="auto"/>
              <w:bottom w:val="single" w:sz="4" w:space="0" w:color="auto"/>
            </w:tcBorders>
            <w:hideMark/>
          </w:tcPr>
          <w:p w:rsidR="00352419" w:rsidRPr="00D93A77" w:rsidRDefault="00352419" w:rsidP="00D93A7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</w:p>
        </w:tc>
        <w:tc>
          <w:tcPr>
            <w:tcW w:w="1195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352419" w:rsidRPr="00D93A77" w:rsidRDefault="00352419" w:rsidP="00D93A7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proofErr w:type="spellStart"/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Thresh</w:t>
            </w:r>
            <w:r w:rsidR="00D93A77"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old</w:t>
            </w:r>
            <w:proofErr w:type="spellEnd"/>
          </w:p>
        </w:tc>
        <w:tc>
          <w:tcPr>
            <w:tcW w:w="1033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352419" w:rsidRPr="00D93A77" w:rsidRDefault="00352419" w:rsidP="00D93A7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proofErr w:type="spellStart"/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Omis</w:t>
            </w:r>
            <w:r w:rsidR="00D93A77"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sion</w:t>
            </w:r>
            <w:proofErr w:type="spellEnd"/>
          </w:p>
        </w:tc>
        <w:tc>
          <w:tcPr>
            <w:tcW w:w="81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352419" w:rsidRPr="00D93A77" w:rsidRDefault="00352419" w:rsidP="00D93A7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P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352419" w:rsidRPr="00D93A77" w:rsidRDefault="00352419" w:rsidP="00D93A7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proofErr w:type="spellStart"/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Thresh</w:t>
            </w:r>
            <w:r w:rsidR="00D93A77"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old</w:t>
            </w:r>
            <w:proofErr w:type="spellEnd"/>
          </w:p>
        </w:tc>
        <w:tc>
          <w:tcPr>
            <w:tcW w:w="1033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352419" w:rsidRPr="00D93A77" w:rsidRDefault="00352419" w:rsidP="00D93A7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proofErr w:type="spellStart"/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Omis</w:t>
            </w:r>
            <w:r w:rsidR="00D93A77"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sion</w:t>
            </w:r>
            <w:proofErr w:type="spellEnd"/>
          </w:p>
        </w:tc>
        <w:tc>
          <w:tcPr>
            <w:tcW w:w="92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352419" w:rsidRPr="00D93A77" w:rsidRDefault="00352419" w:rsidP="00D93A7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P</w:t>
            </w:r>
          </w:p>
        </w:tc>
        <w:tc>
          <w:tcPr>
            <w:tcW w:w="132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352419" w:rsidRPr="00D93A77" w:rsidRDefault="00352419" w:rsidP="00D93A7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proofErr w:type="spellStart"/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Thresh</w:t>
            </w:r>
            <w:r w:rsidR="00D93A77"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old</w:t>
            </w:r>
            <w:proofErr w:type="spellEnd"/>
          </w:p>
        </w:tc>
        <w:tc>
          <w:tcPr>
            <w:tcW w:w="1033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352419" w:rsidRPr="00D93A77" w:rsidRDefault="00352419" w:rsidP="00D93A7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proofErr w:type="spellStart"/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Omis</w:t>
            </w:r>
            <w:r w:rsidR="00D93A77"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sion</w:t>
            </w:r>
            <w:proofErr w:type="spellEnd"/>
          </w:p>
        </w:tc>
        <w:tc>
          <w:tcPr>
            <w:tcW w:w="957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352419" w:rsidRPr="00D93A77" w:rsidRDefault="00352419" w:rsidP="00D93A7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P</w:t>
            </w:r>
          </w:p>
        </w:tc>
      </w:tr>
      <w:tr w:rsidR="00D93A77" w:rsidRPr="00D93A77" w:rsidTr="00D93A77">
        <w:trPr>
          <w:trHeight w:val="300"/>
        </w:trPr>
        <w:tc>
          <w:tcPr>
            <w:tcW w:w="960" w:type="dxa"/>
            <w:tcBorders>
              <w:top w:val="single" w:sz="4" w:space="0" w:color="auto"/>
            </w:tcBorders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7</w:t>
            </w:r>
          </w:p>
        </w:tc>
        <w:tc>
          <w:tcPr>
            <w:tcW w:w="960" w:type="dxa"/>
            <w:tcBorders>
              <w:top w:val="single" w:sz="4" w:space="0" w:color="auto"/>
            </w:tcBorders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81</w:t>
            </w:r>
          </w:p>
        </w:tc>
        <w:tc>
          <w:tcPr>
            <w:tcW w:w="960" w:type="dxa"/>
            <w:tcBorders>
              <w:top w:val="single" w:sz="4" w:space="0" w:color="auto"/>
            </w:tcBorders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5</w:t>
            </w:r>
          </w:p>
        </w:tc>
        <w:tc>
          <w:tcPr>
            <w:tcW w:w="960" w:type="dxa"/>
            <w:tcBorders>
              <w:top w:val="single" w:sz="4" w:space="0" w:color="auto"/>
            </w:tcBorders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4</w:t>
            </w:r>
            <w:r w:rsidR="00D93A77"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,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165.00</w:t>
            </w:r>
          </w:p>
        </w:tc>
        <w:tc>
          <w:tcPr>
            <w:tcW w:w="960" w:type="dxa"/>
            <w:tcBorders>
              <w:top w:val="single" w:sz="4" w:space="0" w:color="auto"/>
            </w:tcBorders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228.50</w:t>
            </w:r>
          </w:p>
        </w:tc>
        <w:tc>
          <w:tcPr>
            <w:tcW w:w="1195" w:type="dxa"/>
            <w:tcBorders>
              <w:top w:val="single" w:sz="4" w:space="0" w:color="auto"/>
            </w:tcBorders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6</w:t>
            </w:r>
          </w:p>
        </w:tc>
        <w:tc>
          <w:tcPr>
            <w:tcW w:w="1033" w:type="dxa"/>
            <w:tcBorders>
              <w:top w:val="single" w:sz="4" w:space="0" w:color="auto"/>
            </w:tcBorders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1</w:t>
            </w:r>
          </w:p>
        </w:tc>
        <w:tc>
          <w:tcPr>
            <w:tcW w:w="814" w:type="dxa"/>
            <w:tcBorders>
              <w:top w:val="single" w:sz="4" w:space="0" w:color="auto"/>
            </w:tcBorders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12</w:t>
            </w:r>
          </w:p>
        </w:tc>
        <w:tc>
          <w:tcPr>
            <w:tcW w:w="1077" w:type="dxa"/>
            <w:tcBorders>
              <w:top w:val="single" w:sz="4" w:space="0" w:color="auto"/>
            </w:tcBorders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7</w:t>
            </w:r>
          </w:p>
        </w:tc>
        <w:tc>
          <w:tcPr>
            <w:tcW w:w="1033" w:type="dxa"/>
            <w:tcBorders>
              <w:top w:val="single" w:sz="4" w:space="0" w:color="auto"/>
            </w:tcBorders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1</w:t>
            </w:r>
          </w:p>
        </w:tc>
        <w:tc>
          <w:tcPr>
            <w:tcW w:w="929" w:type="dxa"/>
            <w:tcBorders>
              <w:top w:val="single" w:sz="4" w:space="0" w:color="auto"/>
            </w:tcBorders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&lt;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1</w:t>
            </w:r>
          </w:p>
        </w:tc>
        <w:tc>
          <w:tcPr>
            <w:tcW w:w="1321" w:type="dxa"/>
            <w:tcBorders>
              <w:top w:val="single" w:sz="4" w:space="0" w:color="auto"/>
            </w:tcBorders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5</w:t>
            </w:r>
          </w:p>
        </w:tc>
        <w:tc>
          <w:tcPr>
            <w:tcW w:w="1033" w:type="dxa"/>
            <w:tcBorders>
              <w:top w:val="single" w:sz="4" w:space="0" w:color="auto"/>
            </w:tcBorders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3</w:t>
            </w:r>
          </w:p>
        </w:tc>
        <w:tc>
          <w:tcPr>
            <w:tcW w:w="957" w:type="dxa"/>
            <w:tcBorders>
              <w:top w:val="single" w:sz="4" w:space="0" w:color="auto"/>
            </w:tcBorders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&lt;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1</w:t>
            </w:r>
          </w:p>
        </w:tc>
      </w:tr>
      <w:tr w:rsidR="00D93A77" w:rsidRPr="00D93A77" w:rsidTr="00D93A77">
        <w:trPr>
          <w:trHeight w:val="300"/>
        </w:trPr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24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80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448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4</w:t>
            </w:r>
            <w:r w:rsidR="00D93A77"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,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51.66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115.16</w:t>
            </w:r>
          </w:p>
        </w:tc>
        <w:tc>
          <w:tcPr>
            <w:tcW w:w="1195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7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8</w:t>
            </w:r>
          </w:p>
        </w:tc>
        <w:tc>
          <w:tcPr>
            <w:tcW w:w="814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2</w:t>
            </w:r>
          </w:p>
        </w:tc>
        <w:tc>
          <w:tcPr>
            <w:tcW w:w="107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7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8</w:t>
            </w:r>
          </w:p>
        </w:tc>
        <w:tc>
          <w:tcPr>
            <w:tcW w:w="929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01</w:t>
            </w:r>
          </w:p>
        </w:tc>
        <w:tc>
          <w:tcPr>
            <w:tcW w:w="1321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0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4</w:t>
            </w:r>
          </w:p>
        </w:tc>
        <w:tc>
          <w:tcPr>
            <w:tcW w:w="95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</w:t>
            </w:r>
          </w:p>
        </w:tc>
      </w:tr>
      <w:tr w:rsidR="00D93A77" w:rsidRPr="00D93A77" w:rsidTr="00D93A77">
        <w:trPr>
          <w:trHeight w:val="300"/>
        </w:trPr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21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80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45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6</w:t>
            </w:r>
            <w:r w:rsidR="00D93A77"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,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473.04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2536.54</w:t>
            </w:r>
          </w:p>
        </w:tc>
        <w:tc>
          <w:tcPr>
            <w:tcW w:w="1195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8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4</w:t>
            </w:r>
          </w:p>
        </w:tc>
        <w:tc>
          <w:tcPr>
            <w:tcW w:w="814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3</w:t>
            </w:r>
          </w:p>
        </w:tc>
        <w:tc>
          <w:tcPr>
            <w:tcW w:w="107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7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3</w:t>
            </w:r>
          </w:p>
        </w:tc>
        <w:tc>
          <w:tcPr>
            <w:tcW w:w="929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03</w:t>
            </w:r>
          </w:p>
        </w:tc>
        <w:tc>
          <w:tcPr>
            <w:tcW w:w="1321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2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0</w:t>
            </w:r>
          </w:p>
        </w:tc>
        <w:tc>
          <w:tcPr>
            <w:tcW w:w="95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</w:t>
            </w:r>
          </w:p>
        </w:tc>
      </w:tr>
      <w:tr w:rsidR="00D93A77" w:rsidRPr="00D93A77" w:rsidTr="00D93A77">
        <w:trPr>
          <w:trHeight w:val="300"/>
        </w:trPr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22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79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472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4</w:t>
            </w:r>
            <w:r w:rsidR="00D93A77"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,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208.02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271.52</w:t>
            </w:r>
          </w:p>
        </w:tc>
        <w:tc>
          <w:tcPr>
            <w:tcW w:w="1195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8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8</w:t>
            </w:r>
          </w:p>
        </w:tc>
        <w:tc>
          <w:tcPr>
            <w:tcW w:w="814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4</w:t>
            </w:r>
          </w:p>
        </w:tc>
        <w:tc>
          <w:tcPr>
            <w:tcW w:w="107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9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8</w:t>
            </w:r>
          </w:p>
        </w:tc>
        <w:tc>
          <w:tcPr>
            <w:tcW w:w="929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5</w:t>
            </w:r>
          </w:p>
        </w:tc>
        <w:tc>
          <w:tcPr>
            <w:tcW w:w="1321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7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8</w:t>
            </w:r>
          </w:p>
        </w:tc>
        <w:tc>
          <w:tcPr>
            <w:tcW w:w="95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</w:t>
            </w:r>
          </w:p>
        </w:tc>
      </w:tr>
      <w:tr w:rsidR="00D93A77" w:rsidRPr="00D93A77" w:rsidTr="00D93A77">
        <w:trPr>
          <w:trHeight w:val="300"/>
        </w:trPr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9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79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5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4</w:t>
            </w:r>
            <w:r w:rsidR="00D93A77"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,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304.54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368.04</w:t>
            </w:r>
          </w:p>
        </w:tc>
        <w:tc>
          <w:tcPr>
            <w:tcW w:w="1195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7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4</w:t>
            </w:r>
          </w:p>
        </w:tc>
        <w:tc>
          <w:tcPr>
            <w:tcW w:w="814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15</w:t>
            </w:r>
          </w:p>
        </w:tc>
        <w:tc>
          <w:tcPr>
            <w:tcW w:w="107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8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1</w:t>
            </w:r>
          </w:p>
        </w:tc>
        <w:tc>
          <w:tcPr>
            <w:tcW w:w="929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&lt;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1</w:t>
            </w:r>
          </w:p>
        </w:tc>
        <w:tc>
          <w:tcPr>
            <w:tcW w:w="1321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3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1</w:t>
            </w:r>
          </w:p>
        </w:tc>
        <w:tc>
          <w:tcPr>
            <w:tcW w:w="95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&lt;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1</w:t>
            </w:r>
          </w:p>
        </w:tc>
      </w:tr>
      <w:tr w:rsidR="00D93A77" w:rsidRPr="00D93A77" w:rsidTr="00D93A77">
        <w:trPr>
          <w:trHeight w:val="300"/>
        </w:trPr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13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78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5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4</w:t>
            </w:r>
            <w:r w:rsidR="00D93A77"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,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257.25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320.75</w:t>
            </w:r>
          </w:p>
        </w:tc>
        <w:tc>
          <w:tcPr>
            <w:tcW w:w="1195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9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4</w:t>
            </w:r>
          </w:p>
        </w:tc>
        <w:tc>
          <w:tcPr>
            <w:tcW w:w="814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6</w:t>
            </w:r>
          </w:p>
        </w:tc>
        <w:tc>
          <w:tcPr>
            <w:tcW w:w="107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5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19</w:t>
            </w:r>
          </w:p>
        </w:tc>
        <w:tc>
          <w:tcPr>
            <w:tcW w:w="929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&lt;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1</w:t>
            </w:r>
          </w:p>
        </w:tc>
        <w:tc>
          <w:tcPr>
            <w:tcW w:w="1321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6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4</w:t>
            </w:r>
          </w:p>
        </w:tc>
        <w:tc>
          <w:tcPr>
            <w:tcW w:w="95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&lt;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1</w:t>
            </w:r>
          </w:p>
        </w:tc>
      </w:tr>
      <w:tr w:rsidR="00D93A77" w:rsidRPr="00D93A77" w:rsidTr="00D93A77">
        <w:trPr>
          <w:trHeight w:val="300"/>
        </w:trPr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11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78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5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4</w:t>
            </w:r>
            <w:r w:rsidR="00D93A77"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,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536.10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599.60</w:t>
            </w:r>
          </w:p>
        </w:tc>
        <w:tc>
          <w:tcPr>
            <w:tcW w:w="1195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8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3</w:t>
            </w:r>
          </w:p>
        </w:tc>
        <w:tc>
          <w:tcPr>
            <w:tcW w:w="814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13</w:t>
            </w:r>
          </w:p>
        </w:tc>
        <w:tc>
          <w:tcPr>
            <w:tcW w:w="107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8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4</w:t>
            </w:r>
          </w:p>
        </w:tc>
        <w:tc>
          <w:tcPr>
            <w:tcW w:w="929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&lt;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1</w:t>
            </w:r>
          </w:p>
        </w:tc>
        <w:tc>
          <w:tcPr>
            <w:tcW w:w="1321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4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3</w:t>
            </w:r>
          </w:p>
        </w:tc>
        <w:tc>
          <w:tcPr>
            <w:tcW w:w="95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&lt;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1</w:t>
            </w:r>
          </w:p>
        </w:tc>
      </w:tr>
      <w:tr w:rsidR="00D93A77" w:rsidRPr="00D93A77" w:rsidTr="00D93A77">
        <w:trPr>
          <w:trHeight w:val="300"/>
        </w:trPr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23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78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495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4</w:t>
            </w:r>
            <w:r w:rsidR="00D93A77"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,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680.44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743.94</w:t>
            </w:r>
          </w:p>
        </w:tc>
        <w:tc>
          <w:tcPr>
            <w:tcW w:w="1195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7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8</w:t>
            </w:r>
          </w:p>
        </w:tc>
        <w:tc>
          <w:tcPr>
            <w:tcW w:w="814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6</w:t>
            </w:r>
          </w:p>
        </w:tc>
        <w:tc>
          <w:tcPr>
            <w:tcW w:w="107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8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9</w:t>
            </w:r>
          </w:p>
        </w:tc>
        <w:tc>
          <w:tcPr>
            <w:tcW w:w="929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02</w:t>
            </w:r>
          </w:p>
        </w:tc>
        <w:tc>
          <w:tcPr>
            <w:tcW w:w="1321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6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3</w:t>
            </w:r>
          </w:p>
        </w:tc>
        <w:tc>
          <w:tcPr>
            <w:tcW w:w="95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</w:t>
            </w:r>
          </w:p>
        </w:tc>
      </w:tr>
      <w:tr w:rsidR="00D93A77" w:rsidRPr="00D93A77" w:rsidTr="00D93A77">
        <w:trPr>
          <w:trHeight w:val="300"/>
        </w:trPr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2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78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5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4</w:t>
            </w:r>
            <w:r w:rsidR="00D93A77"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,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713.10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776.60</w:t>
            </w:r>
          </w:p>
        </w:tc>
        <w:tc>
          <w:tcPr>
            <w:tcW w:w="1195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7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5</w:t>
            </w:r>
          </w:p>
        </w:tc>
        <w:tc>
          <w:tcPr>
            <w:tcW w:w="814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18</w:t>
            </w:r>
          </w:p>
        </w:tc>
        <w:tc>
          <w:tcPr>
            <w:tcW w:w="107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5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4</w:t>
            </w:r>
          </w:p>
        </w:tc>
        <w:tc>
          <w:tcPr>
            <w:tcW w:w="929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1</w:t>
            </w:r>
          </w:p>
        </w:tc>
        <w:tc>
          <w:tcPr>
            <w:tcW w:w="1321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7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9</w:t>
            </w:r>
          </w:p>
        </w:tc>
        <w:tc>
          <w:tcPr>
            <w:tcW w:w="95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&lt;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1</w:t>
            </w:r>
          </w:p>
        </w:tc>
      </w:tr>
      <w:tr w:rsidR="00D93A77" w:rsidRPr="00D93A77" w:rsidTr="00D93A77">
        <w:trPr>
          <w:trHeight w:val="300"/>
        </w:trPr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20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78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5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8</w:t>
            </w:r>
            <w:r w:rsidR="00D93A77"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,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856.94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4920.44</w:t>
            </w:r>
          </w:p>
        </w:tc>
        <w:tc>
          <w:tcPr>
            <w:tcW w:w="1195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7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4</w:t>
            </w:r>
          </w:p>
        </w:tc>
        <w:tc>
          <w:tcPr>
            <w:tcW w:w="814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11</w:t>
            </w:r>
          </w:p>
        </w:tc>
        <w:tc>
          <w:tcPr>
            <w:tcW w:w="107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1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1</w:t>
            </w:r>
          </w:p>
        </w:tc>
        <w:tc>
          <w:tcPr>
            <w:tcW w:w="929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&lt;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1</w:t>
            </w:r>
          </w:p>
        </w:tc>
        <w:tc>
          <w:tcPr>
            <w:tcW w:w="1321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3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8</w:t>
            </w:r>
          </w:p>
        </w:tc>
        <w:tc>
          <w:tcPr>
            <w:tcW w:w="95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&lt;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1</w:t>
            </w:r>
          </w:p>
        </w:tc>
      </w:tr>
      <w:tr w:rsidR="00D93A77" w:rsidRPr="00D93A77" w:rsidTr="00D93A77">
        <w:trPr>
          <w:trHeight w:val="300"/>
        </w:trPr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12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77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6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4</w:t>
            </w:r>
            <w:r w:rsidR="00D93A77"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,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05.42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68.92</w:t>
            </w:r>
          </w:p>
        </w:tc>
        <w:tc>
          <w:tcPr>
            <w:tcW w:w="1195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10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6</w:t>
            </w:r>
          </w:p>
        </w:tc>
        <w:tc>
          <w:tcPr>
            <w:tcW w:w="814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11</w:t>
            </w:r>
          </w:p>
        </w:tc>
        <w:tc>
          <w:tcPr>
            <w:tcW w:w="107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8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5</w:t>
            </w:r>
          </w:p>
        </w:tc>
        <w:tc>
          <w:tcPr>
            <w:tcW w:w="929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&lt;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1</w:t>
            </w:r>
          </w:p>
        </w:tc>
        <w:tc>
          <w:tcPr>
            <w:tcW w:w="1321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41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0</w:t>
            </w:r>
          </w:p>
        </w:tc>
        <w:tc>
          <w:tcPr>
            <w:tcW w:w="95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&lt;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1</w:t>
            </w:r>
          </w:p>
        </w:tc>
      </w:tr>
      <w:tr w:rsidR="00D93A77" w:rsidRPr="00D93A77" w:rsidTr="00D93A77">
        <w:trPr>
          <w:trHeight w:val="300"/>
        </w:trPr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1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77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5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4</w:t>
            </w:r>
            <w:r w:rsidR="00D93A77"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,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888.71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952.21</w:t>
            </w:r>
          </w:p>
        </w:tc>
        <w:tc>
          <w:tcPr>
            <w:tcW w:w="1195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9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3</w:t>
            </w:r>
          </w:p>
        </w:tc>
        <w:tc>
          <w:tcPr>
            <w:tcW w:w="814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0</w:t>
            </w:r>
          </w:p>
        </w:tc>
        <w:tc>
          <w:tcPr>
            <w:tcW w:w="107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9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9</w:t>
            </w:r>
          </w:p>
        </w:tc>
        <w:tc>
          <w:tcPr>
            <w:tcW w:w="929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</w:t>
            </w:r>
          </w:p>
        </w:tc>
        <w:tc>
          <w:tcPr>
            <w:tcW w:w="1321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7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9</w:t>
            </w:r>
          </w:p>
        </w:tc>
        <w:tc>
          <w:tcPr>
            <w:tcW w:w="95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&lt;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1</w:t>
            </w:r>
          </w:p>
        </w:tc>
      </w:tr>
      <w:tr w:rsidR="00D93A77" w:rsidRPr="00D93A77" w:rsidTr="00D93A77">
        <w:trPr>
          <w:trHeight w:val="300"/>
        </w:trPr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17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76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6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4"/>
                <w:lang w:eastAsia="pt-BR"/>
              </w:rPr>
              <w:t>3</w:t>
            </w:r>
            <w:r w:rsidR="00D93A77" w:rsidRPr="00D93A7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4"/>
                <w:lang w:eastAsia="pt-BR"/>
              </w:rPr>
              <w:t>,</w:t>
            </w:r>
            <w:r w:rsidRPr="00D93A7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4"/>
                <w:lang w:eastAsia="pt-BR"/>
              </w:rPr>
              <w:t>936.50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</w:t>
            </w:r>
          </w:p>
        </w:tc>
        <w:tc>
          <w:tcPr>
            <w:tcW w:w="1195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10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6</w:t>
            </w:r>
          </w:p>
        </w:tc>
        <w:tc>
          <w:tcPr>
            <w:tcW w:w="814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6</w:t>
            </w:r>
          </w:p>
        </w:tc>
        <w:tc>
          <w:tcPr>
            <w:tcW w:w="107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8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1</w:t>
            </w:r>
          </w:p>
        </w:tc>
        <w:tc>
          <w:tcPr>
            <w:tcW w:w="929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1</w:t>
            </w:r>
          </w:p>
        </w:tc>
        <w:tc>
          <w:tcPr>
            <w:tcW w:w="1321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8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1</w:t>
            </w:r>
          </w:p>
        </w:tc>
        <w:tc>
          <w:tcPr>
            <w:tcW w:w="95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&lt;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1</w:t>
            </w:r>
          </w:p>
        </w:tc>
      </w:tr>
      <w:tr w:rsidR="00D93A77" w:rsidRPr="00D93A77" w:rsidTr="00D93A77">
        <w:trPr>
          <w:trHeight w:val="300"/>
        </w:trPr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8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76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6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3</w:t>
            </w:r>
            <w:r w:rsidR="00D93A77"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,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948.09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11.59</w:t>
            </w:r>
          </w:p>
        </w:tc>
        <w:tc>
          <w:tcPr>
            <w:tcW w:w="1195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8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6</w:t>
            </w:r>
          </w:p>
        </w:tc>
        <w:tc>
          <w:tcPr>
            <w:tcW w:w="814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11</w:t>
            </w:r>
          </w:p>
        </w:tc>
        <w:tc>
          <w:tcPr>
            <w:tcW w:w="107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7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9</w:t>
            </w:r>
          </w:p>
        </w:tc>
        <w:tc>
          <w:tcPr>
            <w:tcW w:w="929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&lt;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1</w:t>
            </w:r>
          </w:p>
        </w:tc>
        <w:tc>
          <w:tcPr>
            <w:tcW w:w="1321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3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8</w:t>
            </w:r>
          </w:p>
        </w:tc>
        <w:tc>
          <w:tcPr>
            <w:tcW w:w="95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&lt;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1</w:t>
            </w:r>
          </w:p>
        </w:tc>
      </w:tr>
      <w:tr w:rsidR="00D93A77" w:rsidRPr="00D93A77" w:rsidTr="00D93A77">
        <w:trPr>
          <w:trHeight w:val="300"/>
        </w:trPr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14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76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5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3</w:t>
            </w:r>
            <w:r w:rsidR="00D93A77"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,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986.58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50.08</w:t>
            </w:r>
          </w:p>
        </w:tc>
        <w:tc>
          <w:tcPr>
            <w:tcW w:w="1195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9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5</w:t>
            </w:r>
          </w:p>
        </w:tc>
        <w:tc>
          <w:tcPr>
            <w:tcW w:w="814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10</w:t>
            </w:r>
          </w:p>
        </w:tc>
        <w:tc>
          <w:tcPr>
            <w:tcW w:w="107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7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5</w:t>
            </w:r>
          </w:p>
        </w:tc>
        <w:tc>
          <w:tcPr>
            <w:tcW w:w="929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&lt;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1</w:t>
            </w:r>
          </w:p>
        </w:tc>
        <w:tc>
          <w:tcPr>
            <w:tcW w:w="1321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5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7</w:t>
            </w:r>
          </w:p>
        </w:tc>
        <w:tc>
          <w:tcPr>
            <w:tcW w:w="95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&lt;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1</w:t>
            </w:r>
          </w:p>
        </w:tc>
      </w:tr>
      <w:tr w:rsidR="00D93A77" w:rsidRPr="00D93A77" w:rsidTr="00D93A77">
        <w:trPr>
          <w:trHeight w:val="300"/>
        </w:trPr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6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76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5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4</w:t>
            </w:r>
            <w:r w:rsidR="00D93A77"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,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82.94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146.44</w:t>
            </w:r>
          </w:p>
        </w:tc>
        <w:tc>
          <w:tcPr>
            <w:tcW w:w="1195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9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6</w:t>
            </w:r>
          </w:p>
        </w:tc>
        <w:tc>
          <w:tcPr>
            <w:tcW w:w="814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9</w:t>
            </w:r>
          </w:p>
        </w:tc>
        <w:tc>
          <w:tcPr>
            <w:tcW w:w="107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0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9</w:t>
            </w:r>
          </w:p>
        </w:tc>
        <w:tc>
          <w:tcPr>
            <w:tcW w:w="929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1</w:t>
            </w:r>
          </w:p>
        </w:tc>
        <w:tc>
          <w:tcPr>
            <w:tcW w:w="1321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5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6</w:t>
            </w:r>
          </w:p>
        </w:tc>
        <w:tc>
          <w:tcPr>
            <w:tcW w:w="95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&lt;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1</w:t>
            </w:r>
          </w:p>
        </w:tc>
      </w:tr>
      <w:tr w:rsidR="00D93A77" w:rsidRPr="00D93A77" w:rsidTr="00D93A77">
        <w:trPr>
          <w:trHeight w:val="300"/>
        </w:trPr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5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76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6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4</w:t>
            </w:r>
            <w:r w:rsidR="00D93A77"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,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247.35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310.85</w:t>
            </w:r>
          </w:p>
        </w:tc>
        <w:tc>
          <w:tcPr>
            <w:tcW w:w="1195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8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5</w:t>
            </w:r>
          </w:p>
        </w:tc>
        <w:tc>
          <w:tcPr>
            <w:tcW w:w="814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10</w:t>
            </w:r>
          </w:p>
        </w:tc>
        <w:tc>
          <w:tcPr>
            <w:tcW w:w="107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7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7</w:t>
            </w:r>
          </w:p>
        </w:tc>
        <w:tc>
          <w:tcPr>
            <w:tcW w:w="929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&lt;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1</w:t>
            </w:r>
          </w:p>
        </w:tc>
        <w:tc>
          <w:tcPr>
            <w:tcW w:w="1321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5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5</w:t>
            </w:r>
          </w:p>
        </w:tc>
        <w:tc>
          <w:tcPr>
            <w:tcW w:w="95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&lt;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1</w:t>
            </w:r>
          </w:p>
        </w:tc>
      </w:tr>
      <w:tr w:rsidR="00D93A77" w:rsidRPr="00D93A77" w:rsidTr="00D93A77">
        <w:trPr>
          <w:trHeight w:val="300"/>
        </w:trPr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19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75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6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4</w:t>
            </w:r>
            <w:r w:rsidR="00D93A77"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,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186.49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249.99</w:t>
            </w:r>
          </w:p>
        </w:tc>
        <w:tc>
          <w:tcPr>
            <w:tcW w:w="1195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7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7</w:t>
            </w:r>
          </w:p>
        </w:tc>
        <w:tc>
          <w:tcPr>
            <w:tcW w:w="814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18</w:t>
            </w:r>
          </w:p>
        </w:tc>
        <w:tc>
          <w:tcPr>
            <w:tcW w:w="107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5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7</w:t>
            </w:r>
          </w:p>
        </w:tc>
        <w:tc>
          <w:tcPr>
            <w:tcW w:w="929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&lt;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1</w:t>
            </w:r>
          </w:p>
        </w:tc>
        <w:tc>
          <w:tcPr>
            <w:tcW w:w="1321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0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8</w:t>
            </w:r>
          </w:p>
        </w:tc>
        <w:tc>
          <w:tcPr>
            <w:tcW w:w="95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&lt;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1</w:t>
            </w:r>
          </w:p>
        </w:tc>
      </w:tr>
      <w:tr w:rsidR="00D93A77" w:rsidRPr="00D93A77" w:rsidTr="00D93A77">
        <w:trPr>
          <w:trHeight w:val="300"/>
        </w:trPr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16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74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5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3</w:t>
            </w:r>
            <w:r w:rsidR="00D93A77"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,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968.18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31.68</w:t>
            </w:r>
          </w:p>
        </w:tc>
        <w:tc>
          <w:tcPr>
            <w:tcW w:w="1195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11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4</w:t>
            </w:r>
          </w:p>
        </w:tc>
        <w:tc>
          <w:tcPr>
            <w:tcW w:w="814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9</w:t>
            </w:r>
          </w:p>
        </w:tc>
        <w:tc>
          <w:tcPr>
            <w:tcW w:w="107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8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0</w:t>
            </w:r>
          </w:p>
        </w:tc>
        <w:tc>
          <w:tcPr>
            <w:tcW w:w="929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3</w:t>
            </w:r>
          </w:p>
        </w:tc>
        <w:tc>
          <w:tcPr>
            <w:tcW w:w="1321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4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8</w:t>
            </w:r>
          </w:p>
        </w:tc>
        <w:tc>
          <w:tcPr>
            <w:tcW w:w="95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&lt;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1</w:t>
            </w:r>
          </w:p>
        </w:tc>
      </w:tr>
      <w:tr w:rsidR="00D93A77" w:rsidRPr="00D93A77" w:rsidTr="00D93A77">
        <w:trPr>
          <w:trHeight w:val="300"/>
        </w:trPr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10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74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6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4</w:t>
            </w:r>
            <w:r w:rsidR="00D93A77"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,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400.31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463.81</w:t>
            </w:r>
          </w:p>
        </w:tc>
        <w:tc>
          <w:tcPr>
            <w:tcW w:w="1195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9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5</w:t>
            </w:r>
          </w:p>
        </w:tc>
        <w:tc>
          <w:tcPr>
            <w:tcW w:w="814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18</w:t>
            </w:r>
          </w:p>
        </w:tc>
        <w:tc>
          <w:tcPr>
            <w:tcW w:w="107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7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4</w:t>
            </w:r>
          </w:p>
        </w:tc>
        <w:tc>
          <w:tcPr>
            <w:tcW w:w="929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3</w:t>
            </w:r>
          </w:p>
        </w:tc>
        <w:tc>
          <w:tcPr>
            <w:tcW w:w="1321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43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5</w:t>
            </w:r>
          </w:p>
        </w:tc>
        <w:tc>
          <w:tcPr>
            <w:tcW w:w="95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&lt;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1</w:t>
            </w:r>
          </w:p>
        </w:tc>
      </w:tr>
      <w:tr w:rsidR="00D93A77" w:rsidRPr="00D93A77" w:rsidTr="00D93A77">
        <w:trPr>
          <w:trHeight w:val="300"/>
        </w:trPr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3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74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6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4</w:t>
            </w:r>
            <w:r w:rsidR="00D93A77"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,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596.94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660.44</w:t>
            </w:r>
          </w:p>
        </w:tc>
        <w:tc>
          <w:tcPr>
            <w:tcW w:w="1195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8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6</w:t>
            </w:r>
          </w:p>
        </w:tc>
        <w:tc>
          <w:tcPr>
            <w:tcW w:w="814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18</w:t>
            </w:r>
          </w:p>
        </w:tc>
        <w:tc>
          <w:tcPr>
            <w:tcW w:w="107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9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2</w:t>
            </w:r>
          </w:p>
        </w:tc>
        <w:tc>
          <w:tcPr>
            <w:tcW w:w="929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1</w:t>
            </w:r>
          </w:p>
        </w:tc>
        <w:tc>
          <w:tcPr>
            <w:tcW w:w="1321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5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0</w:t>
            </w:r>
          </w:p>
        </w:tc>
        <w:tc>
          <w:tcPr>
            <w:tcW w:w="95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&lt;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1</w:t>
            </w:r>
          </w:p>
        </w:tc>
      </w:tr>
      <w:tr w:rsidR="00D93A77" w:rsidRPr="00D93A77" w:rsidTr="00D93A77">
        <w:trPr>
          <w:trHeight w:val="300"/>
        </w:trPr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18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73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6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4</w:t>
            </w:r>
            <w:r w:rsidR="00D93A77"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,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57.60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121.10</w:t>
            </w:r>
          </w:p>
        </w:tc>
        <w:tc>
          <w:tcPr>
            <w:tcW w:w="1195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9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6</w:t>
            </w:r>
          </w:p>
        </w:tc>
        <w:tc>
          <w:tcPr>
            <w:tcW w:w="814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17</w:t>
            </w:r>
          </w:p>
        </w:tc>
        <w:tc>
          <w:tcPr>
            <w:tcW w:w="107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0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7</w:t>
            </w:r>
          </w:p>
        </w:tc>
        <w:tc>
          <w:tcPr>
            <w:tcW w:w="929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5</w:t>
            </w:r>
          </w:p>
        </w:tc>
        <w:tc>
          <w:tcPr>
            <w:tcW w:w="1321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3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1</w:t>
            </w:r>
          </w:p>
        </w:tc>
        <w:tc>
          <w:tcPr>
            <w:tcW w:w="95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&lt;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1</w:t>
            </w:r>
          </w:p>
        </w:tc>
      </w:tr>
      <w:tr w:rsidR="00D93A77" w:rsidRPr="00D93A77" w:rsidTr="00D93A77">
        <w:trPr>
          <w:trHeight w:val="300"/>
        </w:trPr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15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73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6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4</w:t>
            </w:r>
            <w:r w:rsidR="00D93A77"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,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151.96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215.46</w:t>
            </w:r>
          </w:p>
        </w:tc>
        <w:tc>
          <w:tcPr>
            <w:tcW w:w="1195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9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7</w:t>
            </w:r>
          </w:p>
        </w:tc>
        <w:tc>
          <w:tcPr>
            <w:tcW w:w="814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2</w:t>
            </w:r>
          </w:p>
        </w:tc>
        <w:tc>
          <w:tcPr>
            <w:tcW w:w="107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7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0</w:t>
            </w:r>
          </w:p>
        </w:tc>
        <w:tc>
          <w:tcPr>
            <w:tcW w:w="929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2</w:t>
            </w:r>
          </w:p>
        </w:tc>
        <w:tc>
          <w:tcPr>
            <w:tcW w:w="1321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8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1</w:t>
            </w:r>
          </w:p>
        </w:tc>
        <w:tc>
          <w:tcPr>
            <w:tcW w:w="95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&lt;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1</w:t>
            </w:r>
          </w:p>
        </w:tc>
      </w:tr>
      <w:tr w:rsidR="00D93A77" w:rsidRPr="00D93A77" w:rsidTr="00D93A77">
        <w:trPr>
          <w:trHeight w:val="300"/>
        </w:trPr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4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71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6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4</w:t>
            </w:r>
            <w:r w:rsidR="00D93A77"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,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59.45</w:t>
            </w:r>
          </w:p>
        </w:tc>
        <w:tc>
          <w:tcPr>
            <w:tcW w:w="960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122.95</w:t>
            </w:r>
          </w:p>
        </w:tc>
        <w:tc>
          <w:tcPr>
            <w:tcW w:w="1195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9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9</w:t>
            </w:r>
          </w:p>
        </w:tc>
        <w:tc>
          <w:tcPr>
            <w:tcW w:w="814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3</w:t>
            </w:r>
          </w:p>
        </w:tc>
        <w:tc>
          <w:tcPr>
            <w:tcW w:w="107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25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0</w:t>
            </w:r>
          </w:p>
        </w:tc>
        <w:tc>
          <w:tcPr>
            <w:tcW w:w="929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6</w:t>
            </w:r>
          </w:p>
        </w:tc>
        <w:tc>
          <w:tcPr>
            <w:tcW w:w="1321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8</w:t>
            </w:r>
          </w:p>
        </w:tc>
        <w:tc>
          <w:tcPr>
            <w:tcW w:w="1033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36</w:t>
            </w:r>
          </w:p>
        </w:tc>
        <w:tc>
          <w:tcPr>
            <w:tcW w:w="957" w:type="dxa"/>
            <w:noWrap/>
            <w:hideMark/>
          </w:tcPr>
          <w:p w:rsidR="00352419" w:rsidRPr="00D93A77" w:rsidRDefault="00352419" w:rsidP="00D44257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</w:pP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&lt;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 xml:space="preserve"> </w:t>
            </w:r>
            <w:r w:rsidRPr="00D93A7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pt-BR"/>
              </w:rPr>
              <w:t>0.001</w:t>
            </w:r>
          </w:p>
        </w:tc>
      </w:tr>
    </w:tbl>
    <w:p w:rsidR="00352419" w:rsidRPr="00D44257" w:rsidRDefault="00352419" w:rsidP="00352419">
      <w:pPr>
        <w:spacing w:after="0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sectPr w:rsidR="00352419" w:rsidRPr="00D44257" w:rsidSect="00D44257">
          <w:pgSz w:w="16838" w:h="11906" w:orient="landscape"/>
          <w:pgMar w:top="1701" w:right="1418" w:bottom="1701" w:left="1418" w:header="709" w:footer="709" w:gutter="0"/>
          <w:cols w:space="708"/>
          <w:docGrid w:linePitch="360"/>
        </w:sectPr>
      </w:pPr>
    </w:p>
    <w:p w:rsidR="00352419" w:rsidRPr="00D93A77" w:rsidRDefault="00352419" w:rsidP="00352419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D93A77"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US"/>
        </w:rPr>
        <w:lastRenderedPageBreak/>
        <w:t xml:space="preserve">Table </w:t>
      </w:r>
      <w:proofErr w:type="gramStart"/>
      <w:r w:rsidRPr="00D93A7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3</w:t>
      </w:r>
      <w:proofErr w:type="gramEnd"/>
      <w:r w:rsidRPr="00D93A7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arameter</w:t>
      </w:r>
      <w:r w:rsidR="00D93A7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value</w:t>
      </w:r>
      <w:r w:rsidRPr="00D93A7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 </w:t>
      </w:r>
      <w:r w:rsidRPr="00D93A77">
        <w:rPr>
          <w:rFonts w:ascii="Times New Roman" w:hAnsi="Times New Roman" w:cs="Times New Roman"/>
          <w:sz w:val="24"/>
          <w:szCs w:val="24"/>
          <w:lang w:val="en-US"/>
        </w:rPr>
        <w:t xml:space="preserve">of models, </w:t>
      </w:r>
      <w:r w:rsidR="00D93A77">
        <w:rPr>
          <w:rFonts w:ascii="Times New Roman" w:hAnsi="Times New Roman" w:cs="Times New Roman"/>
          <w:sz w:val="24"/>
          <w:szCs w:val="24"/>
          <w:lang w:val="en-US"/>
        </w:rPr>
        <w:t>j</w:t>
      </w:r>
      <w:r w:rsidRPr="00D93A77">
        <w:rPr>
          <w:rFonts w:ascii="Times New Roman" w:hAnsi="Times New Roman" w:cs="Times New Roman"/>
          <w:sz w:val="24"/>
          <w:szCs w:val="24"/>
          <w:lang w:val="en-US"/>
        </w:rPr>
        <w:t xml:space="preserve">aguar </w:t>
      </w:r>
      <w:r w:rsidR="00D93A77">
        <w:rPr>
          <w:rFonts w:ascii="Times New Roman" w:hAnsi="Times New Roman" w:cs="Times New Roman"/>
          <w:sz w:val="24"/>
          <w:szCs w:val="24"/>
          <w:lang w:val="en-US"/>
        </w:rPr>
        <w:t>core c</w:t>
      </w:r>
      <w:r w:rsidRPr="00D93A77">
        <w:rPr>
          <w:rFonts w:ascii="Times New Roman" w:hAnsi="Times New Roman" w:cs="Times New Roman"/>
          <w:sz w:val="24"/>
          <w:szCs w:val="24"/>
          <w:lang w:val="en-US"/>
        </w:rPr>
        <w:t xml:space="preserve">onservation </w:t>
      </w:r>
      <w:r w:rsidR="00D93A77">
        <w:rPr>
          <w:rFonts w:ascii="Times New Roman" w:hAnsi="Times New Roman" w:cs="Times New Roman"/>
          <w:sz w:val="24"/>
          <w:szCs w:val="24"/>
          <w:lang w:val="en-US"/>
        </w:rPr>
        <w:t>a</w:t>
      </w:r>
      <w:r w:rsidRPr="00D93A77">
        <w:rPr>
          <w:rFonts w:ascii="Times New Roman" w:hAnsi="Times New Roman" w:cs="Times New Roman"/>
          <w:sz w:val="24"/>
          <w:szCs w:val="24"/>
          <w:lang w:val="en-US"/>
        </w:rPr>
        <w:t>reas (JCCA</w:t>
      </w:r>
      <w:r w:rsidR="00D93A77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D93A77">
        <w:rPr>
          <w:rFonts w:ascii="Times New Roman" w:hAnsi="Times New Roman" w:cs="Times New Roman"/>
          <w:sz w:val="24"/>
          <w:szCs w:val="24"/>
          <w:lang w:val="en-US"/>
        </w:rPr>
        <w:t xml:space="preserve">) and </w:t>
      </w:r>
      <w:r w:rsidR="00D93A77">
        <w:rPr>
          <w:rFonts w:ascii="Times New Roman" w:hAnsi="Times New Roman" w:cs="Times New Roman"/>
          <w:sz w:val="24"/>
          <w:szCs w:val="24"/>
          <w:lang w:val="en-US"/>
        </w:rPr>
        <w:t>j</w:t>
      </w:r>
      <w:r w:rsidRPr="00D93A77">
        <w:rPr>
          <w:rFonts w:ascii="Times New Roman" w:hAnsi="Times New Roman" w:cs="Times New Roman"/>
          <w:sz w:val="24"/>
          <w:szCs w:val="24"/>
          <w:lang w:val="en-US"/>
        </w:rPr>
        <w:t xml:space="preserve">aguar </w:t>
      </w:r>
      <w:r w:rsidR="00D93A77"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D93A77">
        <w:rPr>
          <w:rFonts w:ascii="Times New Roman" w:hAnsi="Times New Roman" w:cs="Times New Roman"/>
          <w:sz w:val="24"/>
          <w:szCs w:val="24"/>
          <w:lang w:val="en-US"/>
        </w:rPr>
        <w:t xml:space="preserve">onservation </w:t>
      </w:r>
      <w:r w:rsidR="00D93A77">
        <w:rPr>
          <w:rFonts w:ascii="Times New Roman" w:hAnsi="Times New Roman" w:cs="Times New Roman"/>
          <w:sz w:val="24"/>
          <w:szCs w:val="24"/>
          <w:lang w:val="en-US"/>
        </w:rPr>
        <w:t>u</w:t>
      </w:r>
      <w:r w:rsidRPr="00D93A77">
        <w:rPr>
          <w:rFonts w:ascii="Times New Roman" w:hAnsi="Times New Roman" w:cs="Times New Roman"/>
          <w:sz w:val="24"/>
          <w:szCs w:val="24"/>
          <w:lang w:val="en-US"/>
        </w:rPr>
        <w:t>nits (JCUs)</w:t>
      </w:r>
      <w:r w:rsidR="00D93A77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352419" w:rsidRPr="00D44257" w:rsidRDefault="00352419" w:rsidP="00352419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tbl>
      <w:tblPr>
        <w:tblStyle w:val="Tabelacomgrade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47"/>
        <w:gridCol w:w="4247"/>
      </w:tblGrid>
      <w:tr w:rsidR="00352419" w:rsidRPr="00D44257" w:rsidTr="00D93A77">
        <w:tc>
          <w:tcPr>
            <w:tcW w:w="4247" w:type="dxa"/>
            <w:tcBorders>
              <w:top w:val="single" w:sz="4" w:space="0" w:color="auto"/>
              <w:bottom w:val="single" w:sz="4" w:space="0" w:color="auto"/>
            </w:tcBorders>
          </w:tcPr>
          <w:p w:rsidR="00352419" w:rsidRPr="00D44257" w:rsidRDefault="00352419" w:rsidP="00D4425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pt-BR"/>
              </w:rPr>
              <w:t>Parameters</w:t>
            </w:r>
          </w:p>
        </w:tc>
        <w:tc>
          <w:tcPr>
            <w:tcW w:w="4247" w:type="dxa"/>
            <w:tcBorders>
              <w:top w:val="single" w:sz="4" w:space="0" w:color="auto"/>
              <w:bottom w:val="single" w:sz="4" w:space="0" w:color="auto"/>
            </w:tcBorders>
          </w:tcPr>
          <w:p w:rsidR="00352419" w:rsidRPr="00D44257" w:rsidRDefault="00352419" w:rsidP="00D4425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Values</w:t>
            </w:r>
          </w:p>
        </w:tc>
      </w:tr>
      <w:tr w:rsidR="00352419" w:rsidRPr="00D44257" w:rsidTr="00D93A77">
        <w:tc>
          <w:tcPr>
            <w:tcW w:w="4247" w:type="dxa"/>
            <w:tcBorders>
              <w:top w:val="single" w:sz="4" w:space="0" w:color="auto"/>
            </w:tcBorders>
          </w:tcPr>
          <w:p w:rsidR="00352419" w:rsidRPr="00D44257" w:rsidRDefault="00352419" w:rsidP="00D4425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pt-BR"/>
              </w:rPr>
              <w:t>AUC</w:t>
            </w:r>
          </w:p>
        </w:tc>
        <w:tc>
          <w:tcPr>
            <w:tcW w:w="4247" w:type="dxa"/>
            <w:tcBorders>
              <w:top w:val="single" w:sz="4" w:space="0" w:color="auto"/>
            </w:tcBorders>
          </w:tcPr>
          <w:p w:rsidR="00352419" w:rsidRPr="00D44257" w:rsidRDefault="00352419" w:rsidP="00D4425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pt-BR"/>
              </w:rPr>
              <w:t>0.805</w:t>
            </w:r>
            <w:r w:rsidR="00D93A77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pt-BR"/>
              </w:rPr>
              <w:t xml:space="preserve"> </w:t>
            </w:r>
            <w:r w:rsidRPr="00A330EE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pt-BR"/>
              </w:rPr>
              <w:t>±</w:t>
            </w:r>
            <w:r w:rsidR="00E62B9F" w:rsidRPr="00A330EE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pt-BR"/>
              </w:rPr>
              <w:t xml:space="preserve"> SD</w:t>
            </w:r>
            <w:r w:rsidR="00A330EE" w:rsidRPr="00A330EE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pt-BR"/>
              </w:rPr>
              <w:t xml:space="preserve"> </w:t>
            </w:r>
            <w:r w:rsidRPr="00A330EE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pt-BR"/>
              </w:rPr>
              <w:t>0.046</w:t>
            </w:r>
          </w:p>
        </w:tc>
      </w:tr>
      <w:tr w:rsidR="00352419" w:rsidRPr="00D44257" w:rsidTr="00D93A77">
        <w:tc>
          <w:tcPr>
            <w:tcW w:w="4247" w:type="dxa"/>
          </w:tcPr>
          <w:p w:rsidR="00352419" w:rsidRPr="00D44257" w:rsidRDefault="00D93A77" w:rsidP="00D4425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pt-BR"/>
              </w:rPr>
              <w:t>O</w:t>
            </w:r>
            <w:r w:rsidR="00352419" w:rsidRPr="00D4425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pt-BR"/>
              </w:rPr>
              <w:t>mission</w:t>
            </w:r>
            <w:proofErr w:type="spellEnd"/>
            <w:r w:rsidR="00352419" w:rsidRPr="00D4425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pt-BR"/>
              </w:rPr>
              <w:t xml:space="preserve"> </w:t>
            </w:r>
            <w:proofErr w:type="spellStart"/>
            <w:r w:rsidR="00352419" w:rsidRPr="00D4425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pt-BR"/>
              </w:rPr>
              <w:t>error</w:t>
            </w:r>
            <w:proofErr w:type="spellEnd"/>
          </w:p>
        </w:tc>
        <w:tc>
          <w:tcPr>
            <w:tcW w:w="4247" w:type="dxa"/>
          </w:tcPr>
          <w:p w:rsidR="00352419" w:rsidRPr="00D44257" w:rsidRDefault="00352419" w:rsidP="00D4425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pt-BR"/>
              </w:rPr>
              <w:t>0.209</w:t>
            </w:r>
          </w:p>
        </w:tc>
      </w:tr>
      <w:tr w:rsidR="00352419" w:rsidRPr="00D44257" w:rsidTr="00D93A77">
        <w:tc>
          <w:tcPr>
            <w:tcW w:w="4247" w:type="dxa"/>
          </w:tcPr>
          <w:p w:rsidR="00352419" w:rsidRPr="00D44257" w:rsidRDefault="00D93A77" w:rsidP="00D4425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pt-BR"/>
              </w:rPr>
              <w:t>P</w:t>
            </w:r>
            <w:r w:rsidR="00352419" w:rsidRPr="00D4425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pt-BR"/>
              </w:rPr>
              <w:t xml:space="preserve"> </w:t>
            </w:r>
            <w:proofErr w:type="spellStart"/>
            <w:r w:rsidR="00352419" w:rsidRPr="00D4425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pt-BR"/>
              </w:rPr>
              <w:t>value</w:t>
            </w:r>
            <w:proofErr w:type="spellEnd"/>
          </w:p>
        </w:tc>
        <w:tc>
          <w:tcPr>
            <w:tcW w:w="4247" w:type="dxa"/>
          </w:tcPr>
          <w:p w:rsidR="00352419" w:rsidRPr="00D44257" w:rsidRDefault="00352419" w:rsidP="00D93A7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pt-BR"/>
              </w:rPr>
              <w:t>0.002</w:t>
            </w:r>
          </w:p>
        </w:tc>
      </w:tr>
      <w:tr w:rsidR="00352419" w:rsidRPr="00D44257" w:rsidTr="00D93A77">
        <w:tc>
          <w:tcPr>
            <w:tcW w:w="4247" w:type="dxa"/>
          </w:tcPr>
          <w:p w:rsidR="00352419" w:rsidRPr="00D44257" w:rsidRDefault="00352419" w:rsidP="00D4425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pt-BR"/>
              </w:rPr>
              <w:t>Median suitability value</w:t>
            </w:r>
          </w:p>
        </w:tc>
        <w:tc>
          <w:tcPr>
            <w:tcW w:w="4247" w:type="dxa"/>
          </w:tcPr>
          <w:p w:rsidR="00352419" w:rsidRPr="00D44257" w:rsidRDefault="00352419" w:rsidP="00D4425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pt-BR"/>
              </w:rPr>
              <w:t>0.614</w:t>
            </w:r>
          </w:p>
        </w:tc>
      </w:tr>
      <w:tr w:rsidR="00352419" w:rsidRPr="00D44257" w:rsidTr="00D93A77">
        <w:tc>
          <w:tcPr>
            <w:tcW w:w="4247" w:type="dxa"/>
          </w:tcPr>
          <w:p w:rsidR="00352419" w:rsidRPr="00D44257" w:rsidRDefault="00352419" w:rsidP="00D4425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pt-BR"/>
              </w:rPr>
              <w:t>Suitable area (km²)</w:t>
            </w:r>
          </w:p>
        </w:tc>
        <w:tc>
          <w:tcPr>
            <w:tcW w:w="4247" w:type="dxa"/>
          </w:tcPr>
          <w:p w:rsidR="00352419" w:rsidRPr="00D44257" w:rsidRDefault="00352419" w:rsidP="00D4425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687,059</w:t>
            </w:r>
          </w:p>
        </w:tc>
      </w:tr>
      <w:tr w:rsidR="00352419" w:rsidRPr="00D44257" w:rsidTr="00D93A77">
        <w:tc>
          <w:tcPr>
            <w:tcW w:w="4247" w:type="dxa"/>
          </w:tcPr>
          <w:p w:rsidR="00352419" w:rsidRPr="00D44257" w:rsidRDefault="00352419" w:rsidP="00D93A7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pt-BR"/>
              </w:rPr>
              <w:t>N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pt-BR"/>
              </w:rPr>
              <w:t>o.</w:t>
            </w:r>
            <w:r w:rsidRPr="00D4425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pt-BR"/>
              </w:rPr>
              <w:t xml:space="preserve"> of JCCA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pt-BR"/>
              </w:rPr>
              <w:t>s</w:t>
            </w:r>
          </w:p>
        </w:tc>
        <w:tc>
          <w:tcPr>
            <w:tcW w:w="4247" w:type="dxa"/>
          </w:tcPr>
          <w:p w:rsidR="00352419" w:rsidRPr="00D44257" w:rsidRDefault="00352419" w:rsidP="00D4425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pt-BR"/>
              </w:rPr>
              <w:t>62</w:t>
            </w:r>
          </w:p>
        </w:tc>
      </w:tr>
      <w:tr w:rsidR="00352419" w:rsidRPr="00D44257" w:rsidTr="00D93A77">
        <w:tc>
          <w:tcPr>
            <w:tcW w:w="4247" w:type="dxa"/>
          </w:tcPr>
          <w:p w:rsidR="00352419" w:rsidRPr="00D44257" w:rsidRDefault="00352419" w:rsidP="00D4425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pt-BR"/>
              </w:rPr>
              <w:t>Area of JCCA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pt-BR"/>
              </w:rPr>
              <w:t>s</w:t>
            </w:r>
            <w:r w:rsidRPr="00D4425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pt-BR"/>
              </w:rPr>
              <w:t xml:space="preserve"> (km²)</w:t>
            </w:r>
          </w:p>
        </w:tc>
        <w:tc>
          <w:tcPr>
            <w:tcW w:w="4247" w:type="dxa"/>
          </w:tcPr>
          <w:p w:rsidR="00352419" w:rsidRPr="00D44257" w:rsidRDefault="00352419" w:rsidP="00D4425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pt-BR"/>
              </w:rPr>
              <w:t>555,796</w:t>
            </w:r>
          </w:p>
        </w:tc>
      </w:tr>
      <w:tr w:rsidR="00352419" w:rsidRPr="00D44257" w:rsidTr="00D93A77">
        <w:tc>
          <w:tcPr>
            <w:tcW w:w="4247" w:type="dxa"/>
          </w:tcPr>
          <w:p w:rsidR="00352419" w:rsidRPr="00D44257" w:rsidRDefault="00352419" w:rsidP="00D93A7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pt-BR"/>
              </w:rPr>
              <w:t>N</w:t>
            </w:r>
            <w:r w:rsidR="00D93A7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pt-BR"/>
              </w:rPr>
              <w:t>o.</w:t>
            </w:r>
            <w:r w:rsidRPr="00D4425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pt-BR"/>
              </w:rPr>
              <w:t xml:space="preserve"> of JCUs</w:t>
            </w:r>
          </w:p>
        </w:tc>
        <w:tc>
          <w:tcPr>
            <w:tcW w:w="4247" w:type="dxa"/>
          </w:tcPr>
          <w:p w:rsidR="00352419" w:rsidRPr="00D44257" w:rsidRDefault="00352419" w:rsidP="00D4425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sz w:val="24"/>
                <w:szCs w:val="24"/>
              </w:rPr>
              <w:t>427</w:t>
            </w:r>
          </w:p>
        </w:tc>
      </w:tr>
      <w:tr w:rsidR="00352419" w:rsidRPr="00D44257" w:rsidTr="00D93A77">
        <w:tc>
          <w:tcPr>
            <w:tcW w:w="4247" w:type="dxa"/>
          </w:tcPr>
          <w:p w:rsidR="00352419" w:rsidRPr="00D44257" w:rsidRDefault="00352419" w:rsidP="00D4425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pt-BR"/>
              </w:rPr>
              <w:t>Area of JCUs (km²)</w:t>
            </w:r>
          </w:p>
        </w:tc>
        <w:tc>
          <w:tcPr>
            <w:tcW w:w="4247" w:type="dxa"/>
          </w:tcPr>
          <w:p w:rsidR="00352419" w:rsidRPr="00D44257" w:rsidRDefault="00352419" w:rsidP="00D4425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color w:val="000000"/>
                <w:sz w:val="24"/>
                <w:szCs w:val="24"/>
                <w:lang w:eastAsia="pt-BR"/>
              </w:rPr>
              <w:t>219,100</w:t>
            </w:r>
          </w:p>
        </w:tc>
      </w:tr>
      <w:tr w:rsidR="00352419" w:rsidRPr="00D44257" w:rsidTr="00D93A77">
        <w:tc>
          <w:tcPr>
            <w:tcW w:w="4247" w:type="dxa"/>
          </w:tcPr>
          <w:p w:rsidR="00352419" w:rsidRPr="00D44257" w:rsidRDefault="00352419" w:rsidP="00D44257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4425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pt-BR"/>
              </w:rPr>
              <w:t>Area of JCUs inside protected areas (km²)</w:t>
            </w:r>
          </w:p>
        </w:tc>
        <w:tc>
          <w:tcPr>
            <w:tcW w:w="4247" w:type="dxa"/>
          </w:tcPr>
          <w:p w:rsidR="00352419" w:rsidRPr="00D44257" w:rsidRDefault="00352419" w:rsidP="00D4425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44257">
              <w:rPr>
                <w:rFonts w:ascii="Times New Roman" w:hAnsi="Times New Roman" w:cs="Times New Roman"/>
                <w:color w:val="000000"/>
                <w:sz w:val="24"/>
                <w:szCs w:val="24"/>
                <w:lang w:eastAsia="pt-BR"/>
              </w:rPr>
              <w:t>23,662</w:t>
            </w:r>
          </w:p>
        </w:tc>
      </w:tr>
    </w:tbl>
    <w:p w:rsidR="00352419" w:rsidRPr="00D44257" w:rsidRDefault="00352419" w:rsidP="00352419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352419" w:rsidRPr="00D44257" w:rsidRDefault="00352419" w:rsidP="00966FD2">
      <w:pPr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</w:p>
    <w:p w:rsidR="00966FD2" w:rsidRPr="00D93A77" w:rsidRDefault="00966FD2" w:rsidP="00966FD2">
      <w:pP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D93A7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eferences </w:t>
      </w:r>
    </w:p>
    <w:p w:rsidR="00275CEA" w:rsidRPr="00D44257" w:rsidRDefault="00275CEA" w:rsidP="00966FD2">
      <w:pP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proofErr w:type="spellStart"/>
      <w:r w:rsidRPr="00D93A77"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US"/>
        </w:rPr>
        <w:t>Blach</w:t>
      </w:r>
      <w:proofErr w:type="spellEnd"/>
      <w:r w:rsidRPr="00D93A77"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US"/>
        </w:rPr>
        <w:t xml:space="preserve">-Overgaard, A., </w:t>
      </w:r>
      <w:proofErr w:type="spellStart"/>
      <w:r w:rsidRPr="00D93A77"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US"/>
        </w:rPr>
        <w:t>Svenning</w:t>
      </w:r>
      <w:proofErr w:type="spellEnd"/>
      <w:r w:rsidRPr="00D93A77"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US"/>
        </w:rPr>
        <w:t xml:space="preserve">, J.-C. &amp; </w:t>
      </w:r>
      <w:proofErr w:type="spellStart"/>
      <w:r w:rsidRPr="00D93A77"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US"/>
        </w:rPr>
        <w:t>Balslev</w:t>
      </w:r>
      <w:proofErr w:type="spellEnd"/>
      <w:r w:rsidRPr="00D93A77"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US"/>
        </w:rPr>
        <w:t>,</w:t>
      </w:r>
      <w:r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H. (2009) Climate change sensitivity of the African ivory nut palm, </w:t>
      </w:r>
      <w:proofErr w:type="spellStart"/>
      <w:r w:rsidRPr="00D93A77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Hyphaene</w:t>
      </w:r>
      <w:proofErr w:type="spellEnd"/>
      <w:r w:rsidRPr="00D93A77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D93A77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petersiana</w:t>
      </w:r>
      <w:proofErr w:type="spellEnd"/>
      <w:r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Klotzsch</w:t>
      </w:r>
      <w:proofErr w:type="spellEnd"/>
      <w:r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ex Mart. (</w:t>
      </w:r>
      <w:proofErr w:type="spellStart"/>
      <w:r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recaceae</w:t>
      </w:r>
      <w:proofErr w:type="spellEnd"/>
      <w:r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</w:t>
      </w:r>
      <w:r w:rsidR="00D93A7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 keystone species in Africa. </w:t>
      </w:r>
      <w:r w:rsidRPr="00D93A77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IOP Conference Series: Earth and Environmental Science</w:t>
      </w:r>
      <w:r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8, 12014.</w:t>
      </w:r>
    </w:p>
    <w:p w:rsidR="00966FD2" w:rsidRPr="00D44257" w:rsidRDefault="00966FD2" w:rsidP="00966FD2">
      <w:pP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proofErr w:type="spellStart"/>
      <w:r w:rsidRPr="00D93A77"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US"/>
        </w:rPr>
        <w:t>Morato</w:t>
      </w:r>
      <w:proofErr w:type="spellEnd"/>
      <w:r w:rsidRPr="00D93A77"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US"/>
        </w:rPr>
        <w:t xml:space="preserve">, R.G., </w:t>
      </w:r>
      <w:proofErr w:type="spellStart"/>
      <w:r w:rsidRPr="00D93A77"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US"/>
        </w:rPr>
        <w:t>Ferraz</w:t>
      </w:r>
      <w:proofErr w:type="spellEnd"/>
      <w:r w:rsidRPr="00D93A77"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US"/>
        </w:rPr>
        <w:t>, K.M.P.M.B., Paula, R.C. &amp; Campos</w:t>
      </w:r>
      <w:r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C.B. (2014) Identification of </w:t>
      </w:r>
      <w:r w:rsidR="00C265C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</w:t>
      </w:r>
      <w:r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iority </w:t>
      </w:r>
      <w:r w:rsidR="00C265C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</w:t>
      </w:r>
      <w:r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nservation </w:t>
      </w:r>
      <w:r w:rsidR="00C265C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</w:t>
      </w:r>
      <w:r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eas and </w:t>
      </w:r>
      <w:r w:rsidR="00C265C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</w:t>
      </w:r>
      <w:r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tential </w:t>
      </w:r>
      <w:r w:rsidR="00C265C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</w:t>
      </w:r>
      <w:r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rridors for </w:t>
      </w:r>
      <w:r w:rsidR="00C265C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j</w:t>
      </w:r>
      <w:r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guars in the Caatinga </w:t>
      </w:r>
      <w:r w:rsidR="00C265C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</w:t>
      </w:r>
      <w:r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ome. </w:t>
      </w:r>
      <w:proofErr w:type="spellStart"/>
      <w:r w:rsidRPr="00D44257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P</w:t>
      </w:r>
      <w:r w:rsidR="00C265CD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L</w:t>
      </w:r>
      <w:r w:rsidRPr="00D44257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oS</w:t>
      </w:r>
      <w:proofErr w:type="spellEnd"/>
      <w:r w:rsidRPr="00D44257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 xml:space="preserve"> ONE</w:t>
      </w:r>
      <w:r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9</w:t>
      </w:r>
      <w:r w:rsidR="00C265C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4)</w:t>
      </w:r>
      <w:r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C265C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e92950</w:t>
      </w:r>
      <w:r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:rsidR="00966FD2" w:rsidRPr="00D44257" w:rsidRDefault="00966FD2" w:rsidP="00966FD2">
      <w:pP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C265CD"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US"/>
        </w:rPr>
        <w:t>Pearson</w:t>
      </w:r>
      <w:r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R.G. (2010) S</w:t>
      </w:r>
      <w:r w:rsidR="0080488A"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ecies’ </w:t>
      </w:r>
      <w:r w:rsidR="00C265C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</w:t>
      </w:r>
      <w:r w:rsidR="0080488A"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stribution </w:t>
      </w:r>
      <w:r w:rsidR="00C265C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</w:t>
      </w:r>
      <w:r w:rsidR="0080488A"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deling for</w:t>
      </w:r>
      <w:r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C265C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</w:t>
      </w:r>
      <w:r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nservation </w:t>
      </w:r>
      <w:r w:rsidR="00C265C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</w:t>
      </w:r>
      <w:r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ducators and </w:t>
      </w:r>
      <w:r w:rsidR="00C265C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</w:t>
      </w:r>
      <w:r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a</w:t>
      </w:r>
      <w:r w:rsidR="00C265C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</w:t>
      </w:r>
      <w:r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itioners. </w:t>
      </w:r>
      <w:r w:rsidRPr="00D44257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Lessons in Conservation</w:t>
      </w:r>
      <w:r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80488A"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3,</w:t>
      </w:r>
      <w:r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54–89.</w:t>
      </w:r>
    </w:p>
    <w:p w:rsidR="00FB7C62" w:rsidRPr="00D44257" w:rsidRDefault="00275CEA" w:rsidP="00966FD2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sectPr w:rsidR="00FB7C62" w:rsidRPr="00D44257" w:rsidSect="00391EA5">
          <w:pgSz w:w="11906" w:h="16838"/>
          <w:pgMar w:top="1418" w:right="1701" w:bottom="1418" w:left="1701" w:header="709" w:footer="709" w:gutter="0"/>
          <w:cols w:space="708"/>
          <w:docGrid w:linePitch="360"/>
        </w:sectPr>
      </w:pPr>
      <w:proofErr w:type="spellStart"/>
      <w:r w:rsidRPr="00C265CD"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US"/>
        </w:rPr>
        <w:t>Trabucco</w:t>
      </w:r>
      <w:proofErr w:type="spellEnd"/>
      <w:r w:rsidRPr="00C265CD"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US"/>
        </w:rPr>
        <w:t xml:space="preserve">, A., </w:t>
      </w:r>
      <w:proofErr w:type="spellStart"/>
      <w:r w:rsidRPr="00C265CD"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US"/>
        </w:rPr>
        <w:t>Achten</w:t>
      </w:r>
      <w:proofErr w:type="spellEnd"/>
      <w:r w:rsidRPr="00C265CD"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US"/>
        </w:rPr>
        <w:t xml:space="preserve">, W.M.J., Bowe, C., </w:t>
      </w:r>
      <w:proofErr w:type="spellStart"/>
      <w:r w:rsidRPr="00C265CD"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US"/>
        </w:rPr>
        <w:t>Aerts</w:t>
      </w:r>
      <w:proofErr w:type="spellEnd"/>
      <w:r w:rsidRPr="00C265CD"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US"/>
        </w:rPr>
        <w:t xml:space="preserve">, R., </w:t>
      </w:r>
      <w:proofErr w:type="spellStart"/>
      <w:r w:rsidRPr="00C265CD"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US"/>
        </w:rPr>
        <w:t>Orshoven</w:t>
      </w:r>
      <w:proofErr w:type="spellEnd"/>
      <w:r w:rsidRPr="00C265CD"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US"/>
        </w:rPr>
        <w:t xml:space="preserve">, J. Van, </w:t>
      </w:r>
      <w:proofErr w:type="spellStart"/>
      <w:r w:rsidRPr="00C265CD"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US"/>
        </w:rPr>
        <w:t>Norgrove</w:t>
      </w:r>
      <w:proofErr w:type="spellEnd"/>
      <w:r w:rsidRPr="00C265CD"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US"/>
        </w:rPr>
        <w:t xml:space="preserve">, L. &amp; </w:t>
      </w:r>
      <w:proofErr w:type="spellStart"/>
      <w:r w:rsidRPr="00C265CD"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US"/>
        </w:rPr>
        <w:t>Muys</w:t>
      </w:r>
      <w:proofErr w:type="spellEnd"/>
      <w:r w:rsidRPr="00C265CD">
        <w:rPr>
          <w:rFonts w:ascii="Times New Roman" w:hAnsi="Times New Roman" w:cs="Times New Roman"/>
          <w:smallCaps/>
          <w:color w:val="000000" w:themeColor="text1"/>
          <w:sz w:val="24"/>
          <w:szCs w:val="24"/>
          <w:lang w:val="en-US"/>
        </w:rPr>
        <w:t xml:space="preserve">, </w:t>
      </w:r>
      <w:r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B. (2010) Global mapping of </w:t>
      </w:r>
      <w:r w:rsidRPr="00C265CD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 xml:space="preserve">Jatropha </w:t>
      </w:r>
      <w:proofErr w:type="spellStart"/>
      <w:r w:rsidRPr="00C265CD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curcas</w:t>
      </w:r>
      <w:proofErr w:type="spellEnd"/>
      <w:r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yield based on response of fitness to present and future climate. </w:t>
      </w:r>
      <w:r w:rsidRPr="00C265CD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GCB Bioenergy</w:t>
      </w:r>
      <w:r w:rsidRPr="00D4425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2, 139–151.</w:t>
      </w:r>
    </w:p>
    <w:p w:rsidR="00D733FC" w:rsidRPr="00C265CD" w:rsidRDefault="00C265CD" w:rsidP="00D733FC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C265CD">
        <w:rPr>
          <w:rFonts w:ascii="Times New Roman" w:hAnsi="Times New Roman" w:cs="Times New Roman"/>
          <w:smallCaps/>
          <w:sz w:val="24"/>
          <w:szCs w:val="24"/>
          <w:lang w:val="en-US"/>
        </w:rPr>
        <w:lastRenderedPageBreak/>
        <w:t>Supplementary Material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3 </w:t>
      </w:r>
      <w:r w:rsidR="00D733FC" w:rsidRPr="00C265CD">
        <w:rPr>
          <w:rFonts w:ascii="Times New Roman" w:hAnsi="Times New Roman" w:cs="Times New Roman"/>
          <w:sz w:val="24"/>
          <w:szCs w:val="24"/>
          <w:lang w:val="en-US"/>
        </w:rPr>
        <w:t>R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lationships between probability of jaguar presence and </w:t>
      </w:r>
      <w:r w:rsidR="00D733FC" w:rsidRPr="00C265CD">
        <w:rPr>
          <w:rFonts w:ascii="Times New Roman" w:hAnsi="Times New Roman" w:cs="Times New Roman"/>
          <w:sz w:val="24"/>
          <w:szCs w:val="24"/>
          <w:lang w:val="en-US"/>
        </w:rPr>
        <w:t>significant environmental predictor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of presence.</w:t>
      </w:r>
    </w:p>
    <w:p w:rsidR="00D733FC" w:rsidRPr="00D44257" w:rsidRDefault="00C82980" w:rsidP="00D733FC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pt-BR"/>
        </w:rPr>
        <w:drawing>
          <wp:inline distT="0" distB="0" distL="0" distR="0" wp14:anchorId="0E0AF6A9">
            <wp:extent cx="4333875" cy="2602729"/>
            <wp:effectExtent l="0" t="0" r="0" b="7620"/>
            <wp:docPr id="8" name="Image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35605" cy="260376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C265CD" w:rsidRPr="00C265CD" w:rsidRDefault="00D733FC" w:rsidP="00D733FC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C265CD">
        <w:rPr>
          <w:rFonts w:ascii="Times New Roman" w:hAnsi="Times New Roman" w:cs="Times New Roman"/>
          <w:smallCaps/>
          <w:sz w:val="24"/>
          <w:szCs w:val="24"/>
          <w:lang w:val="en-US"/>
        </w:rPr>
        <w:t>Fig</w:t>
      </w:r>
      <w:r w:rsidRPr="00C265CD">
        <w:rPr>
          <w:rFonts w:ascii="Times New Roman" w:hAnsi="Times New Roman" w:cs="Times New Roman"/>
          <w:sz w:val="24"/>
          <w:szCs w:val="24"/>
          <w:lang w:val="en-US"/>
        </w:rPr>
        <w:t xml:space="preserve"> 1. Marginal response curve </w:t>
      </w:r>
      <w:r w:rsidR="00C265CD"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Pr="00C265CD">
        <w:rPr>
          <w:rFonts w:ascii="Times New Roman" w:hAnsi="Times New Roman" w:cs="Times New Roman"/>
          <w:sz w:val="24"/>
          <w:szCs w:val="24"/>
          <w:lang w:val="en-US"/>
        </w:rPr>
        <w:t xml:space="preserve"> maximum</w:t>
      </w:r>
      <w:r w:rsidR="00C265CD">
        <w:rPr>
          <w:rFonts w:ascii="Times New Roman" w:hAnsi="Times New Roman" w:cs="Times New Roman"/>
          <w:sz w:val="24"/>
          <w:szCs w:val="24"/>
          <w:lang w:val="en-US"/>
        </w:rPr>
        <w:t xml:space="preserve"> enhanced vegetation index</w:t>
      </w:r>
      <w:r w:rsidRPr="00C265C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D733FC" w:rsidRPr="00D44257" w:rsidRDefault="00C82980" w:rsidP="00D733FC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pt-BR"/>
        </w:rPr>
        <w:drawing>
          <wp:inline distT="0" distB="0" distL="0" distR="0" wp14:anchorId="19273568">
            <wp:extent cx="5261610" cy="2305050"/>
            <wp:effectExtent l="0" t="0" r="0" b="0"/>
            <wp:docPr id="9" name="Imagem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6166"/>
                    <a:stretch/>
                  </pic:blipFill>
                  <pic:spPr bwMode="auto">
                    <a:xfrm>
                      <a:off x="0" y="0"/>
                      <a:ext cx="526161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733FC" w:rsidRDefault="00D733FC" w:rsidP="00D733FC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C265CD">
        <w:rPr>
          <w:rFonts w:ascii="Times New Roman" w:hAnsi="Times New Roman" w:cs="Times New Roman"/>
          <w:smallCaps/>
          <w:sz w:val="24"/>
          <w:szCs w:val="24"/>
          <w:lang w:val="en-US"/>
        </w:rPr>
        <w:t>Fig</w:t>
      </w:r>
      <w:r w:rsidR="00C265CD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C265CD">
        <w:rPr>
          <w:rFonts w:ascii="Times New Roman" w:hAnsi="Times New Roman" w:cs="Times New Roman"/>
          <w:sz w:val="24"/>
          <w:szCs w:val="24"/>
          <w:lang w:val="en-US"/>
        </w:rPr>
        <w:t xml:space="preserve"> 2. </w:t>
      </w:r>
      <w:r w:rsidR="00C265CD">
        <w:rPr>
          <w:rFonts w:ascii="Times New Roman" w:hAnsi="Times New Roman" w:cs="Times New Roman"/>
          <w:sz w:val="24"/>
          <w:szCs w:val="24"/>
          <w:lang w:val="en-US"/>
        </w:rPr>
        <w:t>Relationship between probability of jaguar presence and vegetation</w:t>
      </w:r>
      <w:r w:rsidRPr="00C265CD">
        <w:rPr>
          <w:rFonts w:ascii="Times New Roman" w:hAnsi="Times New Roman" w:cs="Times New Roman"/>
          <w:sz w:val="24"/>
          <w:szCs w:val="24"/>
          <w:lang w:val="en-US"/>
        </w:rPr>
        <w:t xml:space="preserve"> height.</w:t>
      </w:r>
    </w:p>
    <w:p w:rsidR="005C6EB6" w:rsidRDefault="00C82980" w:rsidP="00D733FC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pt-BR"/>
        </w:rPr>
        <w:drawing>
          <wp:inline distT="0" distB="0" distL="0" distR="0" wp14:anchorId="3CC5B8AE">
            <wp:extent cx="4391025" cy="2637051"/>
            <wp:effectExtent l="0" t="0" r="0" b="0"/>
            <wp:docPr id="7" name="Imagem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98563" cy="264157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C265CD" w:rsidRPr="005C6EB6" w:rsidRDefault="00D733FC" w:rsidP="00D733FC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bookmarkStart w:id="1" w:name="_GoBack"/>
      <w:bookmarkEnd w:id="1"/>
      <w:r w:rsidRPr="00C265CD">
        <w:rPr>
          <w:rFonts w:ascii="Times New Roman" w:hAnsi="Times New Roman" w:cs="Times New Roman"/>
          <w:smallCaps/>
          <w:sz w:val="24"/>
          <w:szCs w:val="24"/>
          <w:lang w:val="en-US"/>
        </w:rPr>
        <w:t>Fig</w:t>
      </w:r>
      <w:r w:rsidR="00C265CD">
        <w:rPr>
          <w:rFonts w:ascii="Times New Roman" w:hAnsi="Times New Roman" w:cs="Times New Roman"/>
          <w:smallCaps/>
          <w:sz w:val="24"/>
          <w:szCs w:val="24"/>
          <w:lang w:val="en-US"/>
        </w:rPr>
        <w:t>.</w:t>
      </w:r>
      <w:r w:rsidRPr="00C265CD">
        <w:rPr>
          <w:rFonts w:ascii="Times New Roman" w:hAnsi="Times New Roman" w:cs="Times New Roman"/>
          <w:sz w:val="24"/>
          <w:szCs w:val="24"/>
          <w:lang w:val="en-US"/>
        </w:rPr>
        <w:t xml:space="preserve"> 3 Marginal response curve </w:t>
      </w:r>
      <w:r w:rsidR="00C265CD">
        <w:rPr>
          <w:rFonts w:ascii="Times New Roman" w:hAnsi="Times New Roman" w:cs="Times New Roman"/>
          <w:sz w:val="24"/>
          <w:szCs w:val="24"/>
          <w:lang w:val="en-US"/>
        </w:rPr>
        <w:t xml:space="preserve">for mean </w:t>
      </w:r>
      <w:r w:rsidRPr="00C265CD">
        <w:rPr>
          <w:rFonts w:ascii="Times New Roman" w:hAnsi="Times New Roman" w:cs="Times New Roman"/>
          <w:sz w:val="24"/>
          <w:szCs w:val="24"/>
          <w:lang w:val="en-US"/>
        </w:rPr>
        <w:t>annual temperature.</w:t>
      </w:r>
    </w:p>
    <w:sectPr w:rsidR="00C265CD" w:rsidRPr="005C6EB6" w:rsidSect="00D733FC">
      <w:pgSz w:w="11906" w:h="16838"/>
      <w:pgMar w:top="1418" w:right="1701" w:bottom="851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oNotTrackFormatting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06D4C"/>
    <w:rsid w:val="00064597"/>
    <w:rsid w:val="0009097F"/>
    <w:rsid w:val="000A1572"/>
    <w:rsid w:val="001352C8"/>
    <w:rsid w:val="001B4398"/>
    <w:rsid w:val="00275CEA"/>
    <w:rsid w:val="00284D45"/>
    <w:rsid w:val="002E1461"/>
    <w:rsid w:val="00322E01"/>
    <w:rsid w:val="00352419"/>
    <w:rsid w:val="00391EA5"/>
    <w:rsid w:val="003E6DD0"/>
    <w:rsid w:val="00427905"/>
    <w:rsid w:val="005C6EB6"/>
    <w:rsid w:val="00606D4C"/>
    <w:rsid w:val="006454BD"/>
    <w:rsid w:val="006B7F18"/>
    <w:rsid w:val="007671DF"/>
    <w:rsid w:val="007C24DC"/>
    <w:rsid w:val="007F69F4"/>
    <w:rsid w:val="0080488A"/>
    <w:rsid w:val="008979AD"/>
    <w:rsid w:val="009077BC"/>
    <w:rsid w:val="00955A1F"/>
    <w:rsid w:val="009626F6"/>
    <w:rsid w:val="00966FD2"/>
    <w:rsid w:val="00A330EE"/>
    <w:rsid w:val="00B11CB3"/>
    <w:rsid w:val="00B33E5C"/>
    <w:rsid w:val="00C265CD"/>
    <w:rsid w:val="00C82980"/>
    <w:rsid w:val="00C8621C"/>
    <w:rsid w:val="00CC2479"/>
    <w:rsid w:val="00CD2293"/>
    <w:rsid w:val="00CD7BEC"/>
    <w:rsid w:val="00D44257"/>
    <w:rsid w:val="00D733FC"/>
    <w:rsid w:val="00D93A77"/>
    <w:rsid w:val="00DF3819"/>
    <w:rsid w:val="00DF754A"/>
    <w:rsid w:val="00E35306"/>
    <w:rsid w:val="00E62B9F"/>
    <w:rsid w:val="00E70055"/>
    <w:rsid w:val="00E70C73"/>
    <w:rsid w:val="00EA0BA8"/>
    <w:rsid w:val="00EA528B"/>
    <w:rsid w:val="00F64987"/>
    <w:rsid w:val="00F76FD1"/>
    <w:rsid w:val="00FB7C62"/>
    <w:rsid w:val="00FF28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67E0C2E7-C43A-488E-B46C-C7EFE71D60B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F6498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odebalo">
    <w:name w:val="Balloon Text"/>
    <w:basedOn w:val="Normal"/>
    <w:link w:val="TextodebaloChar"/>
    <w:uiPriority w:val="99"/>
    <w:semiHidden/>
    <w:unhideWhenUsed/>
    <w:rsid w:val="00E7005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E70055"/>
    <w:rPr>
      <w:rFonts w:ascii="Segoe UI" w:hAnsi="Segoe UI" w:cs="Segoe UI"/>
      <w:sz w:val="18"/>
      <w:szCs w:val="18"/>
    </w:rPr>
  </w:style>
  <w:style w:type="paragraph" w:customStyle="1" w:styleId="ArticleTitle">
    <w:name w:val="ArticleTitle"/>
    <w:basedOn w:val="Normal"/>
    <w:rsid w:val="00D44257"/>
    <w:pPr>
      <w:spacing w:after="0" w:line="480" w:lineRule="auto"/>
      <w:jc w:val="center"/>
    </w:pPr>
    <w:rPr>
      <w:rFonts w:ascii="Times New Roman" w:eastAsia="Times New Roman" w:hAnsi="Times New Roman" w:cs="Times New Roman"/>
      <w:bCs/>
      <w:sz w:val="20"/>
      <w:szCs w:val="24"/>
      <w:lang w:val="en-GB"/>
    </w:rPr>
  </w:style>
  <w:style w:type="paragraph" w:customStyle="1" w:styleId="AuthorGroup">
    <w:name w:val="AuthorGroup"/>
    <w:basedOn w:val="Normal"/>
    <w:rsid w:val="00D44257"/>
    <w:pPr>
      <w:spacing w:before="60" w:after="60" w:line="240" w:lineRule="auto"/>
    </w:pPr>
    <w:rPr>
      <w:rFonts w:ascii="Times New Roman" w:eastAsia="Times New Roman" w:hAnsi="Times New Roman" w:cs="Times New Roman"/>
      <w:sz w:val="20"/>
      <w:szCs w:val="24"/>
      <w:lang w:val="en-US"/>
    </w:rPr>
  </w:style>
  <w:style w:type="character" w:customStyle="1" w:styleId="Firstname">
    <w:name w:val="Firstname"/>
    <w:rsid w:val="00D44257"/>
    <w:rPr>
      <w:rFonts w:ascii="Times New Roman" w:hAnsi="Times New Roman"/>
      <w:noProof/>
      <w:color w:val="0000FF"/>
      <w:sz w:val="20"/>
    </w:rPr>
  </w:style>
  <w:style w:type="character" w:customStyle="1" w:styleId="Surname">
    <w:name w:val="Surname"/>
    <w:rsid w:val="00D44257"/>
    <w:rPr>
      <w:rFonts w:ascii="Times New Roman" w:hAnsi="Times New Roman"/>
      <w:noProof/>
      <w:color w:val="FF00FF"/>
      <w:sz w:val="20"/>
    </w:rPr>
  </w:style>
  <w:style w:type="character" w:customStyle="1" w:styleId="Delim">
    <w:name w:val="Delim"/>
    <w:rsid w:val="00D44257"/>
    <w:rPr>
      <w:color w:val="FF0000"/>
    </w:rPr>
  </w:style>
  <w:style w:type="paragraph" w:customStyle="1" w:styleId="Level1">
    <w:name w:val="Level 1"/>
    <w:qFormat/>
    <w:rsid w:val="00D44257"/>
    <w:pPr>
      <w:widowControl w:val="0"/>
      <w:suppressAutoHyphens/>
      <w:spacing w:after="0" w:line="240" w:lineRule="auto"/>
      <w:ind w:left="720"/>
      <w:jc w:val="both"/>
    </w:pPr>
    <w:rPr>
      <w:rFonts w:ascii="Garamond" w:eastAsia="Garamond" w:hAnsi="Garamond" w:cs="Garamond"/>
      <w:color w:val="00000A"/>
      <w:kern w:val="2"/>
      <w:sz w:val="24"/>
      <w:szCs w:val="24"/>
      <w:lang w:val="en-GB" w:eastAsia="zh-CN" w:bidi="en-US"/>
    </w:rPr>
  </w:style>
  <w:style w:type="character" w:customStyle="1" w:styleId="Collab">
    <w:name w:val="Collab"/>
    <w:rsid w:val="00DF3819"/>
    <w:rPr>
      <w:color w:val="FF00FF"/>
    </w:rPr>
  </w:style>
  <w:style w:type="character" w:customStyle="1" w:styleId="PublisherName">
    <w:name w:val="PublisherName"/>
    <w:rsid w:val="00DF3819"/>
    <w:rPr>
      <w:noProof/>
      <w:color w:val="CC99FF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97115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647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E2154BA-B45A-49A4-9F0B-FE40B418D0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12</Pages>
  <Words>3007</Words>
  <Characters>16241</Characters>
  <Application>Microsoft Office Word</Application>
  <DocSecurity>0</DocSecurity>
  <Lines>135</Lines>
  <Paragraphs>38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</Company>
  <LinksUpToDate>false</LinksUpToDate>
  <CharactersWithSpaces>1921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ina Portugal</dc:creator>
  <cp:lastModifiedBy>Marina Portugal</cp:lastModifiedBy>
  <cp:revision>4</cp:revision>
  <cp:lastPrinted>2018-01-26T13:45:00Z</cp:lastPrinted>
  <dcterms:created xsi:type="dcterms:W3CDTF">2018-10-04T19:07:00Z</dcterms:created>
  <dcterms:modified xsi:type="dcterms:W3CDTF">2018-10-05T18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biotropica</vt:lpwstr>
  </property>
  <property fmtid="{D5CDD505-2E9C-101B-9397-08002B2CF9AE}" pid="3" name="Mendeley Recent Style Name 0_1">
    <vt:lpwstr>Biotropica</vt:lpwstr>
  </property>
  <property fmtid="{D5CDD505-2E9C-101B-9397-08002B2CF9AE}" pid="4" name="Mendeley Recent Style Id 1_1">
    <vt:lpwstr>http://www.zotero.org/styles/chicago-author-date</vt:lpwstr>
  </property>
  <property fmtid="{D5CDD505-2E9C-101B-9397-08002B2CF9AE}" pid="5" name="Mendeley Recent Style Name 1_1">
    <vt:lpwstr>Chicago Manual of Style 16th edition (author-date)</vt:lpwstr>
  </property>
  <property fmtid="{D5CDD505-2E9C-101B-9397-08002B2CF9AE}" pid="6" name="Mendeley Recent Style Id 2_1">
    <vt:lpwstr>http://www.zotero.org/styles/harvard1</vt:lpwstr>
  </property>
  <property fmtid="{D5CDD505-2E9C-101B-9397-08002B2CF9AE}" pid="7" name="Mendeley Recent Style Name 2_1">
    <vt:lpwstr>Harvard Reference format 1 (author-date)</vt:lpwstr>
  </property>
  <property fmtid="{D5CDD505-2E9C-101B-9397-08002B2CF9AE}" pid="8" name="Mendeley Recent Style Id 3_1">
    <vt:lpwstr>http://www.zotero.org/styles/ieee</vt:lpwstr>
  </property>
  <property fmtid="{D5CDD505-2E9C-101B-9397-08002B2CF9AE}" pid="9" name="Mendeley Recent Style Name 3_1">
    <vt:lpwstr>IEEE</vt:lpwstr>
  </property>
  <property fmtid="{D5CDD505-2E9C-101B-9397-08002B2CF9AE}" pid="10" name="Mendeley Recent Style Id 4_1">
    <vt:lpwstr>http://www.zotero.org/styles/modern-humanities-research-association</vt:lpwstr>
  </property>
  <property fmtid="{D5CDD505-2E9C-101B-9397-08002B2CF9AE}" pid="11" name="Mendeley Recent Style Name 4_1">
    <vt:lpwstr>Modern Humanities Research Association 3rd edition (note with bibliography)</vt:lpwstr>
  </property>
  <property fmtid="{D5CDD505-2E9C-101B-9397-08002B2CF9AE}" pid="12" name="Mendeley Recent Style Id 5_1">
    <vt:lpwstr>http://www.zotero.org/styles/modern-language-association</vt:lpwstr>
  </property>
  <property fmtid="{D5CDD505-2E9C-101B-9397-08002B2CF9AE}" pid="13" name="Mendeley Recent Style Name 5_1">
    <vt:lpwstr>Modern Language Association 7th edition</vt:lpwstr>
  </property>
  <property fmtid="{D5CDD505-2E9C-101B-9397-08002B2CF9AE}" pid="14" name="Mendeley Recent Style Id 6_1">
    <vt:lpwstr>http://www.zotero.org/styles/nature</vt:lpwstr>
  </property>
  <property fmtid="{D5CDD505-2E9C-101B-9397-08002B2CF9AE}" pid="15" name="Mendeley Recent Style Name 6_1">
    <vt:lpwstr>Nature</vt:lpwstr>
  </property>
  <property fmtid="{D5CDD505-2E9C-101B-9397-08002B2CF9AE}" pid="16" name="Mendeley Recent Style Id 7_1">
    <vt:lpwstr>http://www.zotero.org/styles/oecologia</vt:lpwstr>
  </property>
  <property fmtid="{D5CDD505-2E9C-101B-9397-08002B2CF9AE}" pid="17" name="Mendeley Recent Style Name 7_1">
    <vt:lpwstr>Oecologia</vt:lpwstr>
  </property>
  <property fmtid="{D5CDD505-2E9C-101B-9397-08002B2CF9AE}" pid="18" name="Mendeley Recent Style Id 8_1">
    <vt:lpwstr>http://www.zotero.org/styles/oryx</vt:lpwstr>
  </property>
  <property fmtid="{D5CDD505-2E9C-101B-9397-08002B2CF9AE}" pid="19" name="Mendeley Recent Style Name 8_1">
    <vt:lpwstr>Oryx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94b940a-246a-3ef8-a085-94271939440c</vt:lpwstr>
  </property>
  <property fmtid="{D5CDD505-2E9C-101B-9397-08002B2CF9AE}" pid="24" name="Mendeley Citation Style_1">
    <vt:lpwstr>http://www.zotero.org/styles/oryx</vt:lpwstr>
  </property>
</Properties>
</file>